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30C65" w14:textId="77777777" w:rsidR="00CB64A2" w:rsidRDefault="00CB64A2" w:rsidP="00CB64A2">
      <w:pPr>
        <w:rPr>
          <w:b/>
          <w:bCs/>
        </w:rPr>
      </w:pPr>
      <w:r w:rsidRPr="00F826A8">
        <w:rPr>
          <w:b/>
          <w:bCs/>
        </w:rPr>
        <w:t>Proteomic Analysis of Cerebrospinal Fluid: Towards Identification of Unique Markers for Brain-Derived Extracellular Vesicle</w:t>
      </w:r>
      <w:r>
        <w:rPr>
          <w:b/>
          <w:bCs/>
        </w:rPr>
        <w:t>s</w:t>
      </w:r>
    </w:p>
    <w:p w14:paraId="14EF5526" w14:textId="77777777" w:rsidR="00C74669" w:rsidRDefault="00C74669" w:rsidP="00060A10">
      <w:pPr>
        <w:rPr>
          <w:b/>
          <w:bCs/>
        </w:rPr>
      </w:pPr>
    </w:p>
    <w:p w14:paraId="79B02F0A" w14:textId="77777777" w:rsidR="00821E61" w:rsidRPr="00C3663A" w:rsidRDefault="00821E61" w:rsidP="00821E61">
      <w:r w:rsidRPr="00C3663A">
        <w:t>Maia Norman*</w:t>
      </w:r>
      <w:r w:rsidRPr="00521C3A">
        <w:rPr>
          <w:vertAlign w:val="superscript"/>
        </w:rPr>
        <w:t>1,2,3</w:t>
      </w:r>
      <w:r w:rsidRPr="00C3663A">
        <w:t xml:space="preserve">, Adnan </w:t>
      </w:r>
      <w:proofErr w:type="spellStart"/>
      <w:r w:rsidRPr="00C3663A">
        <w:t>Shami</w:t>
      </w:r>
      <w:proofErr w:type="spellEnd"/>
      <w:r w:rsidRPr="00C3663A">
        <w:t>-</w:t>
      </w:r>
      <w:r>
        <w:t>s</w:t>
      </w:r>
      <w:r w:rsidRPr="00C3663A">
        <w:t>hah*</w:t>
      </w:r>
      <w:r>
        <w:rPr>
          <w:vertAlign w:val="superscript"/>
        </w:rPr>
        <w:t>1,2</w:t>
      </w:r>
      <w:r w:rsidRPr="00C3663A">
        <w:t>, Sydney C. D’Amaddio</w:t>
      </w:r>
      <w:r>
        <w:rPr>
          <w:vertAlign w:val="superscript"/>
        </w:rPr>
        <w:t>1,2</w:t>
      </w:r>
      <w:r w:rsidRPr="00C3663A">
        <w:t>, Benjamin G. Travis</w:t>
      </w:r>
      <w:r>
        <w:rPr>
          <w:vertAlign w:val="superscript"/>
        </w:rPr>
        <w:t>1,2</w:t>
      </w:r>
      <w:r w:rsidRPr="00C3663A">
        <w:t>, Dmitry Ter-Ovanesyan</w:t>
      </w:r>
      <w:r>
        <w:rPr>
          <w:vertAlign w:val="superscript"/>
        </w:rPr>
        <w:t>1</w:t>
      </w:r>
      <w:r w:rsidRPr="00C3663A">
        <w:t>, Tyler</w:t>
      </w:r>
      <w:r>
        <w:t xml:space="preserve"> J.</w:t>
      </w:r>
      <w:r w:rsidRPr="00C3663A">
        <w:t xml:space="preserve"> Dougan</w:t>
      </w:r>
      <w:r>
        <w:rPr>
          <w:vertAlign w:val="superscript"/>
        </w:rPr>
        <w:t>1,2,4</w:t>
      </w:r>
      <w:r w:rsidRPr="00C3663A">
        <w:t>, David R. Walt</w:t>
      </w:r>
      <w:r w:rsidRPr="00521C3A">
        <w:rPr>
          <w:vertAlign w:val="superscript"/>
        </w:rPr>
        <w:t>#</w:t>
      </w:r>
      <w:r>
        <w:rPr>
          <w:vertAlign w:val="superscript"/>
        </w:rPr>
        <w:t>1,2</w:t>
      </w:r>
    </w:p>
    <w:p w14:paraId="77098EB6" w14:textId="77777777" w:rsidR="00821E61" w:rsidRDefault="00821E61" w:rsidP="00821E61">
      <w:pPr>
        <w:ind w:firstLine="720"/>
      </w:pPr>
    </w:p>
    <w:p w14:paraId="44B4D487" w14:textId="77777777" w:rsidR="00821E61" w:rsidRPr="0099190B" w:rsidRDefault="00821E61" w:rsidP="00821E61">
      <w:pPr>
        <w:rPr>
          <w:sz w:val="22"/>
          <w:szCs w:val="22"/>
        </w:rPr>
      </w:pPr>
      <w:r w:rsidRPr="0099190B">
        <w:rPr>
          <w:sz w:val="22"/>
          <w:szCs w:val="22"/>
          <w:vertAlign w:val="superscript"/>
        </w:rPr>
        <w:t>1</w:t>
      </w:r>
      <w:r w:rsidRPr="0099190B">
        <w:rPr>
          <w:sz w:val="22"/>
          <w:szCs w:val="22"/>
        </w:rPr>
        <w:t xml:space="preserve">Wyss Institute for Biologically Inspired Engineering, Harvard University, Boston, MA, USA </w:t>
      </w:r>
    </w:p>
    <w:p w14:paraId="684A14FC" w14:textId="77777777" w:rsidR="00821E61" w:rsidRPr="0099190B" w:rsidRDefault="00821E61" w:rsidP="00821E61">
      <w:pPr>
        <w:rPr>
          <w:sz w:val="22"/>
          <w:szCs w:val="22"/>
        </w:rPr>
      </w:pPr>
      <w:r w:rsidRPr="0099190B">
        <w:rPr>
          <w:sz w:val="22"/>
          <w:szCs w:val="22"/>
          <w:vertAlign w:val="superscript"/>
        </w:rPr>
        <w:t>2</w:t>
      </w:r>
      <w:r w:rsidRPr="0099190B">
        <w:rPr>
          <w:sz w:val="22"/>
          <w:szCs w:val="22"/>
        </w:rPr>
        <w:t>Department of Pathology, Brigham and Women’s Hospital, Harvard Medical School, Boston, MA, USA</w:t>
      </w:r>
    </w:p>
    <w:p w14:paraId="7D13EE7F" w14:textId="77777777" w:rsidR="00821E61" w:rsidRPr="0099190B" w:rsidRDefault="00821E61" w:rsidP="00821E61">
      <w:pPr>
        <w:rPr>
          <w:sz w:val="22"/>
          <w:szCs w:val="22"/>
        </w:rPr>
      </w:pPr>
      <w:r w:rsidRPr="0099190B">
        <w:rPr>
          <w:sz w:val="22"/>
          <w:szCs w:val="22"/>
          <w:vertAlign w:val="superscript"/>
        </w:rPr>
        <w:t>3</w:t>
      </w:r>
      <w:r w:rsidRPr="0099190B">
        <w:rPr>
          <w:sz w:val="22"/>
          <w:szCs w:val="22"/>
        </w:rPr>
        <w:t xml:space="preserve">Department of Psychiatry, Massachusetts General Hospital, Boston, MA, USA  </w:t>
      </w:r>
    </w:p>
    <w:p w14:paraId="00B16E02" w14:textId="2B814CA5" w:rsidR="00821E61" w:rsidRPr="0099190B" w:rsidRDefault="00821E61" w:rsidP="00821E61">
      <w:pPr>
        <w:rPr>
          <w:sz w:val="22"/>
          <w:szCs w:val="22"/>
        </w:rPr>
      </w:pPr>
      <w:r w:rsidRPr="0099190B">
        <w:rPr>
          <w:sz w:val="22"/>
          <w:szCs w:val="22"/>
          <w:vertAlign w:val="superscript"/>
        </w:rPr>
        <w:t>4</w:t>
      </w:r>
      <w:r>
        <w:rPr>
          <w:sz w:val="22"/>
          <w:szCs w:val="22"/>
        </w:rPr>
        <w:t xml:space="preserve">Harvard-MIT </w:t>
      </w:r>
      <w:r w:rsidR="008D4F0C">
        <w:rPr>
          <w:sz w:val="22"/>
          <w:szCs w:val="22"/>
        </w:rPr>
        <w:t xml:space="preserve">Program in </w:t>
      </w:r>
      <w:r w:rsidRPr="0099190B">
        <w:rPr>
          <w:sz w:val="22"/>
          <w:szCs w:val="22"/>
        </w:rPr>
        <w:t>Health Science</w:t>
      </w:r>
      <w:r w:rsidR="008D4F0C">
        <w:rPr>
          <w:sz w:val="22"/>
          <w:szCs w:val="22"/>
        </w:rPr>
        <w:t>s</w:t>
      </w:r>
      <w:r w:rsidRPr="0099190B">
        <w:rPr>
          <w:sz w:val="22"/>
          <w:szCs w:val="22"/>
        </w:rPr>
        <w:t xml:space="preserve"> and Technology, </w:t>
      </w:r>
      <w:r>
        <w:rPr>
          <w:sz w:val="22"/>
          <w:szCs w:val="22"/>
        </w:rPr>
        <w:t>Cambridge</w:t>
      </w:r>
      <w:r w:rsidRPr="0099190B">
        <w:rPr>
          <w:sz w:val="22"/>
          <w:szCs w:val="22"/>
        </w:rPr>
        <w:t xml:space="preserve">, MA, USA  </w:t>
      </w:r>
    </w:p>
    <w:p w14:paraId="31D5FD8C" w14:textId="77777777" w:rsidR="00821E61" w:rsidRPr="0099190B" w:rsidRDefault="00821E61" w:rsidP="00821E61">
      <w:pPr>
        <w:rPr>
          <w:sz w:val="22"/>
          <w:szCs w:val="22"/>
        </w:rPr>
      </w:pPr>
      <w:r w:rsidRPr="0099190B">
        <w:rPr>
          <w:sz w:val="22"/>
          <w:szCs w:val="22"/>
        </w:rPr>
        <w:t xml:space="preserve">*  Denotes equal contribution </w:t>
      </w:r>
    </w:p>
    <w:p w14:paraId="796CADE3" w14:textId="77777777" w:rsidR="00821E61" w:rsidRPr="0099190B" w:rsidRDefault="00821E61" w:rsidP="00821E61">
      <w:pPr>
        <w:rPr>
          <w:sz w:val="22"/>
          <w:szCs w:val="22"/>
        </w:rPr>
      </w:pPr>
      <w:r w:rsidRPr="0099190B">
        <w:rPr>
          <w:sz w:val="22"/>
          <w:szCs w:val="22"/>
        </w:rPr>
        <w:t xml:space="preserve">#  Denotes corresponding author </w:t>
      </w:r>
    </w:p>
    <w:p w14:paraId="7407C4C7" w14:textId="77777777" w:rsidR="00521C3A" w:rsidRDefault="00521C3A" w:rsidP="007C3B4A">
      <w:pPr>
        <w:ind w:firstLine="720"/>
      </w:pPr>
    </w:p>
    <w:p w14:paraId="6417A55E" w14:textId="77777777" w:rsidR="00521C3A" w:rsidRDefault="00521C3A" w:rsidP="007C3B4A">
      <w:pPr>
        <w:ind w:firstLine="720"/>
      </w:pPr>
    </w:p>
    <w:p w14:paraId="1DA58FBE" w14:textId="77777777" w:rsidR="00521C3A" w:rsidRDefault="00521C3A" w:rsidP="007C3B4A">
      <w:pPr>
        <w:ind w:firstLine="720"/>
      </w:pPr>
    </w:p>
    <w:p w14:paraId="4B7A5D26" w14:textId="77777777" w:rsidR="00521C3A" w:rsidRDefault="00521C3A" w:rsidP="007C3B4A">
      <w:pPr>
        <w:ind w:firstLine="720"/>
      </w:pPr>
    </w:p>
    <w:p w14:paraId="3095F4B7" w14:textId="77777777" w:rsidR="00521C3A" w:rsidRDefault="00521C3A" w:rsidP="007C3B4A">
      <w:pPr>
        <w:ind w:firstLine="720"/>
      </w:pPr>
    </w:p>
    <w:p w14:paraId="57F3F4FF" w14:textId="77777777" w:rsidR="00521C3A" w:rsidRDefault="00521C3A" w:rsidP="007C3B4A">
      <w:pPr>
        <w:ind w:firstLine="720"/>
      </w:pPr>
    </w:p>
    <w:p w14:paraId="49D3DA4C" w14:textId="77777777" w:rsidR="00521C3A" w:rsidRDefault="00521C3A" w:rsidP="007C3B4A">
      <w:pPr>
        <w:ind w:firstLine="720"/>
      </w:pPr>
    </w:p>
    <w:p w14:paraId="37F0D598" w14:textId="77777777" w:rsidR="00521C3A" w:rsidRDefault="00521C3A" w:rsidP="007C3B4A">
      <w:pPr>
        <w:ind w:firstLine="720"/>
      </w:pPr>
    </w:p>
    <w:p w14:paraId="5B44FD91" w14:textId="77777777" w:rsidR="00521C3A" w:rsidRDefault="00521C3A" w:rsidP="007C3B4A">
      <w:pPr>
        <w:ind w:firstLine="720"/>
      </w:pPr>
    </w:p>
    <w:p w14:paraId="77EBD0F6" w14:textId="77777777" w:rsidR="00521C3A" w:rsidRDefault="00521C3A" w:rsidP="007C3B4A">
      <w:pPr>
        <w:ind w:firstLine="720"/>
      </w:pPr>
    </w:p>
    <w:p w14:paraId="524328A7" w14:textId="77777777" w:rsidR="00521C3A" w:rsidRDefault="00521C3A" w:rsidP="007C3B4A">
      <w:pPr>
        <w:ind w:firstLine="720"/>
      </w:pPr>
    </w:p>
    <w:p w14:paraId="1D7B9156" w14:textId="77777777" w:rsidR="00521C3A" w:rsidRDefault="00521C3A" w:rsidP="007C3B4A">
      <w:pPr>
        <w:ind w:firstLine="720"/>
      </w:pPr>
    </w:p>
    <w:p w14:paraId="515EDDC5" w14:textId="77777777" w:rsidR="00521C3A" w:rsidRDefault="00521C3A" w:rsidP="007C3B4A">
      <w:pPr>
        <w:ind w:firstLine="720"/>
      </w:pPr>
    </w:p>
    <w:p w14:paraId="14DD5CD5" w14:textId="77777777" w:rsidR="00521C3A" w:rsidRDefault="00521C3A" w:rsidP="007C3B4A">
      <w:pPr>
        <w:ind w:firstLine="720"/>
      </w:pPr>
    </w:p>
    <w:p w14:paraId="0F8CE2D5" w14:textId="77777777" w:rsidR="00521C3A" w:rsidRDefault="00521C3A" w:rsidP="007C3B4A">
      <w:pPr>
        <w:ind w:firstLine="720"/>
      </w:pPr>
    </w:p>
    <w:p w14:paraId="72AFDFD0" w14:textId="77777777" w:rsidR="00521C3A" w:rsidRDefault="00521C3A" w:rsidP="007C3B4A">
      <w:pPr>
        <w:ind w:firstLine="720"/>
      </w:pPr>
    </w:p>
    <w:p w14:paraId="48CD5AF0" w14:textId="77777777" w:rsidR="00521C3A" w:rsidRDefault="00521C3A" w:rsidP="007C3B4A">
      <w:pPr>
        <w:ind w:firstLine="720"/>
      </w:pPr>
    </w:p>
    <w:p w14:paraId="2785BDCF" w14:textId="77777777" w:rsidR="00521C3A" w:rsidRDefault="00521C3A" w:rsidP="007C3B4A">
      <w:pPr>
        <w:ind w:firstLine="720"/>
      </w:pPr>
    </w:p>
    <w:p w14:paraId="4204F770" w14:textId="77777777" w:rsidR="00521C3A" w:rsidRDefault="00521C3A" w:rsidP="007C3B4A">
      <w:pPr>
        <w:ind w:firstLine="720"/>
      </w:pPr>
    </w:p>
    <w:p w14:paraId="41C9C2D3" w14:textId="77777777" w:rsidR="00521C3A" w:rsidRDefault="00521C3A" w:rsidP="007C3B4A">
      <w:pPr>
        <w:ind w:firstLine="720"/>
      </w:pPr>
    </w:p>
    <w:p w14:paraId="115EB94C" w14:textId="77777777" w:rsidR="00521C3A" w:rsidRDefault="00521C3A" w:rsidP="007C3B4A">
      <w:pPr>
        <w:ind w:firstLine="720"/>
      </w:pPr>
    </w:p>
    <w:p w14:paraId="1FF510BE" w14:textId="77777777" w:rsidR="00521C3A" w:rsidRDefault="00521C3A" w:rsidP="007C3B4A">
      <w:pPr>
        <w:ind w:firstLine="720"/>
      </w:pPr>
    </w:p>
    <w:p w14:paraId="0D2965E5" w14:textId="77777777" w:rsidR="00521C3A" w:rsidRDefault="00521C3A" w:rsidP="007C3B4A">
      <w:pPr>
        <w:ind w:firstLine="720"/>
      </w:pPr>
    </w:p>
    <w:p w14:paraId="36FDE61F" w14:textId="77777777" w:rsidR="00521C3A" w:rsidRDefault="00521C3A" w:rsidP="007C3B4A">
      <w:pPr>
        <w:ind w:firstLine="720"/>
      </w:pPr>
    </w:p>
    <w:p w14:paraId="405413D0" w14:textId="77777777" w:rsidR="00521C3A" w:rsidRDefault="00521C3A" w:rsidP="007C3B4A">
      <w:pPr>
        <w:ind w:firstLine="720"/>
      </w:pPr>
    </w:p>
    <w:p w14:paraId="41CB5525" w14:textId="77777777" w:rsidR="00521C3A" w:rsidRDefault="00521C3A" w:rsidP="007C3B4A">
      <w:pPr>
        <w:ind w:firstLine="720"/>
      </w:pPr>
    </w:p>
    <w:p w14:paraId="5CFD0BE5" w14:textId="77777777" w:rsidR="00521C3A" w:rsidRDefault="00521C3A" w:rsidP="007C3B4A">
      <w:pPr>
        <w:ind w:firstLine="720"/>
      </w:pPr>
    </w:p>
    <w:p w14:paraId="086FD7C4" w14:textId="77777777" w:rsidR="00521C3A" w:rsidRDefault="00521C3A" w:rsidP="007C3B4A">
      <w:pPr>
        <w:ind w:firstLine="720"/>
      </w:pPr>
    </w:p>
    <w:p w14:paraId="533BB728" w14:textId="77777777" w:rsidR="00521C3A" w:rsidRDefault="00521C3A" w:rsidP="007C3B4A">
      <w:pPr>
        <w:ind w:firstLine="720"/>
      </w:pPr>
    </w:p>
    <w:p w14:paraId="38515A8B" w14:textId="77777777" w:rsidR="00521C3A" w:rsidRDefault="00521C3A" w:rsidP="007C3B4A">
      <w:pPr>
        <w:ind w:firstLine="720"/>
      </w:pPr>
    </w:p>
    <w:p w14:paraId="4D2BD392" w14:textId="77777777" w:rsidR="00521C3A" w:rsidRDefault="00521C3A" w:rsidP="007C3B4A">
      <w:pPr>
        <w:ind w:firstLine="720"/>
      </w:pPr>
    </w:p>
    <w:p w14:paraId="5F074151" w14:textId="77777777" w:rsidR="00742656" w:rsidRDefault="00742656" w:rsidP="00742656"/>
    <w:p w14:paraId="74EF14D5" w14:textId="1BAB868D" w:rsidR="00852337" w:rsidRDefault="00FB7432" w:rsidP="00FB7432">
      <w:pPr>
        <w:rPr>
          <w:ins w:id="0" w:author="Kipman, Maia" w:date="2024-03-23T10:54:00Z"/>
        </w:rPr>
      </w:pPr>
      <w:r>
        <w:lastRenderedPageBreak/>
        <w:t xml:space="preserve">Extracellular </w:t>
      </w:r>
      <w:proofErr w:type="spellStart"/>
      <w:r>
        <w:t>Vesicles</w:t>
      </w:r>
      <w:proofErr w:type="spellEnd"/>
      <w:r>
        <w:t xml:space="preserve"> (EVs) captured in biofluids have opened a new frontier for liquid biopsies. </w:t>
      </w:r>
      <w:ins w:id="1" w:author="Kipman, Maia" w:date="2024-03-23T11:50:00Z">
        <w:r w:rsidR="00766AA4">
          <w:t xml:space="preserve">To </w:t>
        </w:r>
      </w:ins>
      <w:ins w:id="2" w:author="Kipman, Maia" w:date="2024-03-24T10:24:00Z">
        <w:r w:rsidR="008433D4">
          <w:t>enrich for</w:t>
        </w:r>
      </w:ins>
      <w:ins w:id="3" w:author="Kipman, Maia" w:date="2024-03-23T11:50:00Z">
        <w:r w:rsidR="00766AA4">
          <w:t xml:space="preserve"> v</w:t>
        </w:r>
      </w:ins>
      <w:ins w:id="4" w:author="Kipman, Maia" w:date="2024-03-23T11:51:00Z">
        <w:r w:rsidR="00766AA4">
          <w:t>esicles coming from a particular cell type or tumor, scientists utilize</w:t>
        </w:r>
      </w:ins>
      <w:ins w:id="5" w:author="Kipman, Maia" w:date="2024-03-23T11:59:00Z">
        <w:r w:rsidR="00D86E61">
          <w:t xml:space="preserve"> antibodies to</w:t>
        </w:r>
      </w:ins>
      <w:ins w:id="6" w:author="Kipman, Maia" w:date="2024-03-23T11:51:00Z">
        <w:r w:rsidR="00766AA4">
          <w:t xml:space="preserve"> transmembrane proteins that are relatively unique to the cell type</w:t>
        </w:r>
      </w:ins>
      <w:ins w:id="7" w:author="Kipman, Maia" w:date="2024-03-23T11:58:00Z">
        <w:r w:rsidR="00D86E61">
          <w:t xml:space="preserve"> of interest</w:t>
        </w:r>
      </w:ins>
      <w:ins w:id="8" w:author="Kipman, Maia" w:date="2024-03-23T11:51:00Z">
        <w:r w:rsidR="00766AA4">
          <w:t>.</w:t>
        </w:r>
      </w:ins>
      <w:ins w:id="9" w:author="Kipman, Maia" w:date="2024-03-23T11:50:00Z">
        <w:r w:rsidR="00766AA4">
          <w:t xml:space="preserve"> </w:t>
        </w:r>
      </w:ins>
      <w:r>
        <w:t xml:space="preserve">However, recent evidence has called into question the basic assumption that all transmembrane proteins, measured in biofluids are, in fact, EV associated. </w:t>
      </w:r>
      <w:ins w:id="10" w:author="Kipman, Maia" w:date="2024-03-23T10:31:00Z">
        <w:r w:rsidR="00852337">
          <w:t xml:space="preserve">To </w:t>
        </w:r>
      </w:ins>
      <w:ins w:id="11" w:author="Kipman, Maia" w:date="2024-03-23T13:24:00Z">
        <w:r w:rsidR="004B7CA8">
          <w:t>select</w:t>
        </w:r>
      </w:ins>
      <w:ins w:id="12" w:author="Kipman, Maia" w:date="2024-03-23T10:31:00Z">
        <w:r w:rsidR="00852337">
          <w:t xml:space="preserve"> candidate markers for Brain-Derived </w:t>
        </w:r>
      </w:ins>
      <w:ins w:id="13" w:author="Kipman, Maia" w:date="2024-03-24T10:25:00Z">
        <w:r w:rsidR="00126C29">
          <w:t>EV</w:t>
        </w:r>
      </w:ins>
      <w:ins w:id="14" w:author="Kipman, Maia" w:date="2024-03-23T10:31:00Z">
        <w:r w:rsidR="00852337">
          <w:t xml:space="preserve"> immuno</w:t>
        </w:r>
      </w:ins>
      <w:ins w:id="15" w:author="Kipman, Maia" w:date="2024-03-23T10:32:00Z">
        <w:r w:rsidR="00852337">
          <w:t xml:space="preserve">capture and </w:t>
        </w:r>
      </w:ins>
      <w:ins w:id="16" w:author="Kipman, Maia" w:date="2024-03-23T11:02:00Z">
        <w:r w:rsidR="005545C4">
          <w:t xml:space="preserve">internal </w:t>
        </w:r>
      </w:ins>
      <w:ins w:id="17" w:author="Kipman, Maia" w:date="2024-03-23T10:32:00Z">
        <w:r w:rsidR="00852337">
          <w:t>validation</w:t>
        </w:r>
      </w:ins>
      <w:ins w:id="18" w:author="Kipman, Maia" w:date="2024-03-23T13:23:00Z">
        <w:r w:rsidR="00B458D7">
          <w:t xml:space="preserve"> of cell origin</w:t>
        </w:r>
      </w:ins>
      <w:ins w:id="19" w:author="Kipman, Maia" w:date="2024-03-23T10:32:00Z">
        <w:r w:rsidR="00852337">
          <w:t xml:space="preserve">, we conducted an </w:t>
        </w:r>
      </w:ins>
      <w:del w:id="20" w:author="Kipman, Maia" w:date="2024-03-23T10:32:00Z">
        <w:r w:rsidDel="00852337">
          <w:delText xml:space="preserve">Using an </w:delText>
        </w:r>
      </w:del>
      <w:r>
        <w:t xml:space="preserve">unbiased </w:t>
      </w:r>
      <w:proofErr w:type="spellStart"/>
      <w:r>
        <w:t>Olink</w:t>
      </w:r>
      <w:proofErr w:type="spellEnd"/>
      <w:r>
        <w:t xml:space="preserve"> screen, measuring 5416 unique proteins</w:t>
      </w:r>
      <w:ins w:id="21" w:author="Kipman, Maia" w:date="2024-03-23T10:32:00Z">
        <w:r w:rsidR="00852337">
          <w:t xml:space="preserve">. By </w:t>
        </w:r>
        <w:proofErr w:type="spellStart"/>
        <w:r w:rsidR="00852337">
          <w:t>identifying</w:t>
        </w:r>
        <w:del w:id="22" w:author="Sydney D'Amaddio" w:date="2024-03-27T17:58:00Z">
          <w:r w:rsidR="00852337" w:rsidDel="004B6980">
            <w:delText xml:space="preserve"> </w:delText>
          </w:r>
        </w:del>
        <w:del w:id="23" w:author="Sydney D'Amaddio" w:date="2024-03-27T17:57:00Z">
          <w:r w:rsidR="00852337" w:rsidDel="004B6980">
            <w:delText xml:space="preserve">those </w:delText>
          </w:r>
        </w:del>
        <w:r w:rsidR="00852337">
          <w:t>proteins</w:t>
        </w:r>
        <w:proofErr w:type="spellEnd"/>
        <w:r w:rsidR="00852337">
          <w:t xml:space="preserve"> </w:t>
        </w:r>
      </w:ins>
      <w:ins w:id="24" w:author="Kipman, Maia" w:date="2024-03-23T10:51:00Z">
        <w:r w:rsidR="00DD2EE9">
          <w:t>that demonstrate a clear EV peak</w:t>
        </w:r>
      </w:ins>
      <w:ins w:id="25" w:author="Kipman, Maia" w:date="2024-03-23T12:00:00Z">
        <w:r w:rsidR="00220701">
          <w:t xml:space="preserve"> aft</w:t>
        </w:r>
      </w:ins>
      <w:ins w:id="26" w:author="Kipman, Maia" w:date="2024-03-23T12:01:00Z">
        <w:r w:rsidR="00220701">
          <w:t>er fractionation with size exclusion chromatography</w:t>
        </w:r>
      </w:ins>
      <w:ins w:id="27" w:author="Kipman, Maia" w:date="2024-03-23T11:00:00Z">
        <w:r w:rsidR="003062A9">
          <w:t>,</w:t>
        </w:r>
      </w:ins>
      <w:ins w:id="28" w:author="Kipman, Maia" w:date="2024-03-23T10:54:00Z">
        <w:r w:rsidR="003062A9">
          <w:t xml:space="preserve"> we were able to create a searchable database of candidate EV associated markers</w:t>
        </w:r>
      </w:ins>
      <w:ins w:id="29" w:author="Kipman, Maia" w:date="2024-03-23T10:55:00Z">
        <w:r w:rsidR="003062A9">
          <w:t xml:space="preserve">, </w:t>
        </w:r>
      </w:ins>
      <w:ins w:id="30" w:author="Kipman, Maia" w:date="2024-03-23T10:56:00Z">
        <w:r w:rsidR="003062A9">
          <w:t>both those that are cell</w:t>
        </w:r>
      </w:ins>
      <w:ins w:id="31" w:author="Kipman, Maia" w:date="2024-03-23T11:03:00Z">
        <w:r w:rsidR="005545C4">
          <w:t>-</w:t>
        </w:r>
      </w:ins>
      <w:ins w:id="32" w:author="Kipman, Maia" w:date="2024-03-23T10:56:00Z">
        <w:r w:rsidR="003062A9">
          <w:t xml:space="preserve">type specific within the brain, and those that are found </w:t>
        </w:r>
      </w:ins>
      <w:ins w:id="33" w:author="Kipman, Maia" w:date="2024-03-23T11:01:00Z">
        <w:r w:rsidR="003062A9">
          <w:t>across</w:t>
        </w:r>
      </w:ins>
      <w:ins w:id="34" w:author="Kipman, Maia" w:date="2024-03-23T10:56:00Z">
        <w:r w:rsidR="003062A9">
          <w:t xml:space="preserve"> cell types and can be used as general EV markers. </w:t>
        </w:r>
      </w:ins>
      <w:ins w:id="35" w:author="Kipman, Maia" w:date="2024-03-23T10:57:00Z">
        <w:r w:rsidR="003062A9">
          <w:t xml:space="preserve">Using the </w:t>
        </w:r>
        <w:proofErr w:type="spellStart"/>
        <w:r w:rsidR="003062A9" w:rsidRPr="003B06C9">
          <w:t>DeepTMHMM</w:t>
        </w:r>
        <w:proofErr w:type="spellEnd"/>
        <w:r w:rsidR="003062A9">
          <w:t xml:space="preserve"> deep learning model to differentiate </w:t>
        </w:r>
      </w:ins>
      <w:ins w:id="36" w:author="Kipman, Maia" w:date="2024-03-23T10:58:00Z">
        <w:r w:rsidR="003062A9">
          <w:t xml:space="preserve">predicted </w:t>
        </w:r>
      </w:ins>
      <w:ins w:id="37" w:author="Kipman, Maia" w:date="2024-03-23T10:57:00Z">
        <w:r w:rsidR="003062A9">
          <w:t>cytosolic, transmembrane, and secreted proteins</w:t>
        </w:r>
      </w:ins>
      <w:ins w:id="38" w:author="Kipman, Maia" w:date="2024-03-23T10:58:00Z">
        <w:r w:rsidR="003062A9">
          <w:t xml:space="preserve">, we </w:t>
        </w:r>
      </w:ins>
      <w:ins w:id="39" w:author="Kipman, Maia" w:date="2024-03-23T13:24:00Z">
        <w:r w:rsidR="004B7CA8">
          <w:t>found</w:t>
        </w:r>
      </w:ins>
      <w:ins w:id="40" w:author="Kipman, Maia" w:date="2024-03-23T10:58:00Z">
        <w:r w:rsidR="003062A9">
          <w:t xml:space="preserve"> that intriguingly, only 10% of </w:t>
        </w:r>
      </w:ins>
      <w:ins w:id="41" w:author="Kipman, Maia" w:date="2024-03-23T11:01:00Z">
        <w:r w:rsidR="003062A9">
          <w:t xml:space="preserve">predicted </w:t>
        </w:r>
      </w:ins>
      <w:ins w:id="42" w:author="Kipman, Maia" w:date="2024-03-23T10:58:00Z">
        <w:r w:rsidR="003062A9">
          <w:t>transmembrane proteins have a</w:t>
        </w:r>
      </w:ins>
      <w:ins w:id="43" w:author="Kipman, Maia" w:date="2024-03-23T13:25:00Z">
        <w:r w:rsidR="004B7CA8">
          <w:t xml:space="preserve">n </w:t>
        </w:r>
      </w:ins>
      <w:ins w:id="44" w:author="Kipman, Maia" w:date="2024-03-23T10:58:00Z">
        <w:r w:rsidR="003062A9">
          <w:t xml:space="preserve">EV peak, </w:t>
        </w:r>
      </w:ins>
      <w:ins w:id="45" w:author="Kipman, Maia" w:date="2024-03-23T10:59:00Z">
        <w:r w:rsidR="003062A9">
          <w:t xml:space="preserve">highlighting the critical importance of </w:t>
        </w:r>
      </w:ins>
      <w:ins w:id="46" w:author="Kipman, Maia" w:date="2024-03-24T10:22:00Z">
        <w:r w:rsidR="002B1527">
          <w:t>verifying</w:t>
        </w:r>
      </w:ins>
      <w:ins w:id="47" w:author="Kipman, Maia" w:date="2024-03-23T10:59:00Z">
        <w:r w:rsidR="003062A9">
          <w:t xml:space="preserve"> EV associated markers by their elution pattern using metho</w:t>
        </w:r>
      </w:ins>
      <w:ins w:id="48" w:author="Kipman, Maia" w:date="2024-03-23T11:00:00Z">
        <w:r w:rsidR="003062A9">
          <w:t xml:space="preserve">ds such as size exclusion chromatography or density gradient centrifugation.  </w:t>
        </w:r>
      </w:ins>
    </w:p>
    <w:p w14:paraId="210F62D1" w14:textId="77777777" w:rsidR="003062A9" w:rsidRDefault="003062A9" w:rsidP="00FB7432">
      <w:pPr>
        <w:rPr>
          <w:ins w:id="49" w:author="Kipman, Maia" w:date="2024-03-23T10:54:00Z"/>
        </w:rPr>
      </w:pPr>
    </w:p>
    <w:p w14:paraId="7317AF23" w14:textId="77777777" w:rsidR="003062A9" w:rsidRDefault="003062A9" w:rsidP="00FB7432">
      <w:pPr>
        <w:rPr>
          <w:ins w:id="50" w:author="Kipman, Maia" w:date="2024-03-23T10:32:00Z"/>
        </w:rPr>
      </w:pPr>
    </w:p>
    <w:p w14:paraId="294900F6" w14:textId="6600D81B" w:rsidR="00FB7432" w:rsidDel="003062A9" w:rsidRDefault="00FB7432" w:rsidP="00FB7432">
      <w:pPr>
        <w:rPr>
          <w:del w:id="51" w:author="Kipman, Maia" w:date="2024-03-23T10:59:00Z"/>
        </w:rPr>
      </w:pPr>
      <w:del w:id="52" w:author="Kipman, Maia" w:date="2024-03-23T10:32:00Z">
        <w:r w:rsidDel="00852337">
          <w:delText>, w</w:delText>
        </w:r>
      </w:del>
      <w:del w:id="53" w:author="Kipman, Maia" w:date="2024-03-23T10:59:00Z">
        <w:r w:rsidDel="003062A9">
          <w:delText>e provide a searchable database for EV target selection and demonstrate that surprisingly only 10% of the measured transmembrane proteins are EV associated.</w:delText>
        </w:r>
      </w:del>
    </w:p>
    <w:p w14:paraId="310408A3" w14:textId="77777777" w:rsidR="00FB7432" w:rsidDel="00FF2453" w:rsidRDefault="00FB7432" w:rsidP="00FB7432">
      <w:pPr>
        <w:rPr>
          <w:del w:id="54" w:author="Kipman, Maia" w:date="2024-03-23T12:04:00Z"/>
        </w:rPr>
      </w:pPr>
    </w:p>
    <w:p w14:paraId="69CE3583" w14:textId="77777777" w:rsidR="00FB7432" w:rsidDel="00FF2453" w:rsidRDefault="00FB7432" w:rsidP="00FB7432">
      <w:pPr>
        <w:rPr>
          <w:del w:id="55" w:author="Kipman, Maia" w:date="2024-03-23T12:04:00Z"/>
        </w:rPr>
      </w:pPr>
    </w:p>
    <w:p w14:paraId="24BB880C" w14:textId="77777777" w:rsidR="00FB7432" w:rsidDel="00FF2453" w:rsidRDefault="00FB7432" w:rsidP="00FB7432">
      <w:pPr>
        <w:rPr>
          <w:del w:id="56" w:author="Kipman, Maia" w:date="2024-03-23T12:04:00Z"/>
        </w:rPr>
      </w:pPr>
    </w:p>
    <w:p w14:paraId="5B1E7553" w14:textId="77777777" w:rsidR="00FB7432" w:rsidDel="00FF2453" w:rsidRDefault="00FB7432" w:rsidP="00FB7432">
      <w:pPr>
        <w:rPr>
          <w:del w:id="57" w:author="Kipman, Maia" w:date="2024-03-23T12:04:00Z"/>
        </w:rPr>
      </w:pPr>
    </w:p>
    <w:p w14:paraId="075DBA1F" w14:textId="77777777" w:rsidR="00FB7432" w:rsidRDefault="00FB7432" w:rsidP="00FB7432"/>
    <w:p w14:paraId="436C71F9" w14:textId="77777777" w:rsidR="00FB7432" w:rsidRDefault="00FB7432" w:rsidP="00FB7432"/>
    <w:p w14:paraId="3B25470B" w14:textId="77777777" w:rsidR="00FB7432" w:rsidRDefault="00FB7432" w:rsidP="00FB7432"/>
    <w:p w14:paraId="5F7B00FB" w14:textId="2DF481D7" w:rsidR="00FB7432" w:rsidRDefault="00FB7432" w:rsidP="00FB7432">
      <w:r>
        <w:t xml:space="preserve">Keywords: Membrane association, Brain-Derived Extracellular Vesicles, </w:t>
      </w:r>
      <w:r w:rsidR="005811F8">
        <w:t xml:space="preserve">Size exclusion chromatography, </w:t>
      </w:r>
      <w:r>
        <w:t xml:space="preserve">Proteomics, </w:t>
      </w:r>
      <w:proofErr w:type="spellStart"/>
      <w:r>
        <w:t>Olink</w:t>
      </w:r>
      <w:proofErr w:type="spellEnd"/>
      <w:r>
        <w:t xml:space="preserve"> </w:t>
      </w:r>
    </w:p>
    <w:p w14:paraId="6AFD02DF" w14:textId="77777777" w:rsidR="00FB7432" w:rsidRDefault="00FB7432" w:rsidP="007C3B4A">
      <w:pPr>
        <w:ind w:firstLine="720"/>
      </w:pPr>
    </w:p>
    <w:p w14:paraId="26E943C2" w14:textId="77777777" w:rsidR="00FB7432" w:rsidRDefault="00FB7432" w:rsidP="007C3B4A">
      <w:pPr>
        <w:ind w:firstLine="720"/>
      </w:pPr>
    </w:p>
    <w:p w14:paraId="2F259C6D" w14:textId="4AFF174F" w:rsidR="00FB7432" w:rsidDel="00FF2453" w:rsidRDefault="0063187A" w:rsidP="00FF2453">
      <w:pPr>
        <w:rPr>
          <w:del w:id="58" w:author="Kipman, Maia" w:date="2024-03-23T12:04:00Z"/>
        </w:rPr>
      </w:pPr>
      <w:r>
        <w:t xml:space="preserve">Word count: </w:t>
      </w:r>
      <w:del w:id="59" w:author="Kipman, Maia" w:date="2024-03-23T10:59:00Z">
        <w:r w:rsidDel="003062A9">
          <w:delText>2,342</w:delText>
        </w:r>
      </w:del>
      <w:ins w:id="60" w:author="Kipman, Maia" w:date="2024-03-23T10:59:00Z">
        <w:r w:rsidR="003062A9">
          <w:t>***</w:t>
        </w:r>
      </w:ins>
    </w:p>
    <w:p w14:paraId="39A42A7C" w14:textId="77777777" w:rsidR="00FF2453" w:rsidRDefault="00FF2453" w:rsidP="0063187A">
      <w:pPr>
        <w:rPr>
          <w:ins w:id="61" w:author="Kipman, Maia" w:date="2024-03-23T12:04:00Z"/>
        </w:rPr>
      </w:pPr>
    </w:p>
    <w:p w14:paraId="73F8454A" w14:textId="77777777" w:rsidR="00FB7432" w:rsidDel="00FF2453" w:rsidRDefault="00FB7432" w:rsidP="007C3B4A">
      <w:pPr>
        <w:ind w:firstLine="720"/>
        <w:rPr>
          <w:del w:id="62" w:author="Kipman, Maia" w:date="2024-03-23T12:04:00Z"/>
        </w:rPr>
      </w:pPr>
    </w:p>
    <w:p w14:paraId="5B335910" w14:textId="77777777" w:rsidR="00FB7432" w:rsidDel="00FF2453" w:rsidRDefault="00FB7432" w:rsidP="007C3B4A">
      <w:pPr>
        <w:ind w:firstLine="720"/>
        <w:rPr>
          <w:del w:id="63" w:author="Kipman, Maia" w:date="2024-03-23T12:04:00Z"/>
        </w:rPr>
      </w:pPr>
    </w:p>
    <w:p w14:paraId="21C151CB" w14:textId="10408ABF" w:rsidR="00FB7432" w:rsidDel="00FF2453" w:rsidRDefault="00FB7432">
      <w:pPr>
        <w:rPr>
          <w:del w:id="64" w:author="Kipman, Maia" w:date="2024-03-23T12:04:00Z"/>
        </w:rPr>
        <w:pPrChange w:id="65" w:author="Kipman, Maia" w:date="2024-03-23T12:04:00Z">
          <w:pPr>
            <w:ind w:firstLine="720"/>
          </w:pPr>
        </w:pPrChange>
      </w:pPr>
    </w:p>
    <w:p w14:paraId="0CA6AD93" w14:textId="17178CEB" w:rsidR="00FB7432" w:rsidDel="00FF2453" w:rsidRDefault="00FB7432">
      <w:pPr>
        <w:rPr>
          <w:del w:id="66" w:author="Kipman, Maia" w:date="2024-03-23T12:04:00Z"/>
        </w:rPr>
        <w:pPrChange w:id="67" w:author="Kipman, Maia" w:date="2024-03-23T12:04:00Z">
          <w:pPr>
            <w:ind w:firstLine="720"/>
          </w:pPr>
        </w:pPrChange>
      </w:pPr>
    </w:p>
    <w:p w14:paraId="307A33D5" w14:textId="7D85CA71" w:rsidR="00FB7432" w:rsidDel="00FF2453" w:rsidRDefault="00FB7432">
      <w:pPr>
        <w:rPr>
          <w:del w:id="68" w:author="Kipman, Maia" w:date="2024-03-23T12:04:00Z"/>
        </w:rPr>
        <w:pPrChange w:id="69" w:author="Kipman, Maia" w:date="2024-03-23T12:04:00Z">
          <w:pPr>
            <w:ind w:firstLine="720"/>
          </w:pPr>
        </w:pPrChange>
      </w:pPr>
    </w:p>
    <w:p w14:paraId="6FE003AD" w14:textId="10B43E4D" w:rsidR="00FB7432" w:rsidDel="00FF2453" w:rsidRDefault="00FB7432">
      <w:pPr>
        <w:rPr>
          <w:del w:id="70" w:author="Kipman, Maia" w:date="2024-03-23T12:04:00Z"/>
        </w:rPr>
        <w:pPrChange w:id="71" w:author="Kipman, Maia" w:date="2024-03-23T12:04:00Z">
          <w:pPr>
            <w:ind w:firstLine="720"/>
          </w:pPr>
        </w:pPrChange>
      </w:pPr>
    </w:p>
    <w:p w14:paraId="12B9852C" w14:textId="6DC6BD27" w:rsidR="00FB7432" w:rsidDel="00FF2453" w:rsidRDefault="00FB7432">
      <w:pPr>
        <w:rPr>
          <w:del w:id="72" w:author="Kipman, Maia" w:date="2024-03-23T12:04:00Z"/>
        </w:rPr>
        <w:pPrChange w:id="73" w:author="Kipman, Maia" w:date="2024-03-23T12:04:00Z">
          <w:pPr>
            <w:ind w:firstLine="720"/>
          </w:pPr>
        </w:pPrChange>
      </w:pPr>
    </w:p>
    <w:p w14:paraId="338D7302" w14:textId="77777777" w:rsidR="00FB7432" w:rsidRDefault="00FB7432">
      <w:pPr>
        <w:pPrChange w:id="74" w:author="Kipman, Maia" w:date="2024-03-23T12:04:00Z">
          <w:pPr>
            <w:ind w:firstLine="720"/>
          </w:pPr>
        </w:pPrChange>
      </w:pPr>
    </w:p>
    <w:p w14:paraId="13D4CFC5" w14:textId="77777777" w:rsidR="00FB7432" w:rsidRDefault="00FB7432" w:rsidP="007C3B4A">
      <w:pPr>
        <w:ind w:firstLine="720"/>
      </w:pPr>
    </w:p>
    <w:p w14:paraId="5F0C64EC" w14:textId="77777777" w:rsidR="00FB7432" w:rsidRDefault="00FB7432" w:rsidP="007C3B4A">
      <w:pPr>
        <w:ind w:firstLine="720"/>
      </w:pPr>
    </w:p>
    <w:p w14:paraId="0AA3A6EF" w14:textId="77777777" w:rsidR="00FB7432" w:rsidRDefault="00FB7432" w:rsidP="007C3B4A">
      <w:pPr>
        <w:ind w:firstLine="720"/>
      </w:pPr>
    </w:p>
    <w:p w14:paraId="36589A44" w14:textId="77777777" w:rsidR="00FB7432" w:rsidRDefault="00FB7432" w:rsidP="007C3B4A">
      <w:pPr>
        <w:ind w:firstLine="720"/>
      </w:pPr>
    </w:p>
    <w:p w14:paraId="569310F2" w14:textId="77777777" w:rsidR="00FB7432" w:rsidRDefault="00FB7432" w:rsidP="007C3B4A">
      <w:pPr>
        <w:ind w:firstLine="720"/>
      </w:pPr>
    </w:p>
    <w:p w14:paraId="45C74071" w14:textId="77777777" w:rsidR="00FB7432" w:rsidRDefault="00FB7432" w:rsidP="007C3B4A">
      <w:pPr>
        <w:ind w:firstLine="720"/>
      </w:pPr>
    </w:p>
    <w:p w14:paraId="066D0CF7" w14:textId="77777777" w:rsidR="00FB7432" w:rsidRDefault="00FB7432" w:rsidP="007C3B4A">
      <w:pPr>
        <w:ind w:firstLine="720"/>
      </w:pPr>
    </w:p>
    <w:p w14:paraId="614C8CF4" w14:textId="77777777" w:rsidR="00FB7432" w:rsidRDefault="00FB7432" w:rsidP="007C3B4A">
      <w:pPr>
        <w:ind w:firstLine="720"/>
      </w:pPr>
    </w:p>
    <w:p w14:paraId="3397310E" w14:textId="77777777" w:rsidR="00FB7432" w:rsidRDefault="00FB7432" w:rsidP="007C3B4A">
      <w:pPr>
        <w:ind w:firstLine="720"/>
      </w:pPr>
    </w:p>
    <w:p w14:paraId="57D4341D" w14:textId="77777777" w:rsidR="00FB7432" w:rsidRDefault="00FB7432" w:rsidP="007C3B4A">
      <w:pPr>
        <w:ind w:firstLine="720"/>
      </w:pPr>
    </w:p>
    <w:p w14:paraId="6A796A87" w14:textId="77777777" w:rsidR="00FB7432" w:rsidRDefault="00FB7432" w:rsidP="007C3B4A">
      <w:pPr>
        <w:ind w:firstLine="720"/>
      </w:pPr>
    </w:p>
    <w:p w14:paraId="33A42F0D" w14:textId="77777777" w:rsidR="00FB7432" w:rsidRDefault="00FB7432" w:rsidP="007C3B4A">
      <w:pPr>
        <w:ind w:firstLine="720"/>
      </w:pPr>
    </w:p>
    <w:p w14:paraId="73B45C82" w14:textId="77777777" w:rsidR="00FB7432" w:rsidRDefault="00FB7432" w:rsidP="007C3B4A">
      <w:pPr>
        <w:ind w:firstLine="720"/>
      </w:pPr>
    </w:p>
    <w:p w14:paraId="6DE7CAF1" w14:textId="77777777" w:rsidR="00FB7432" w:rsidRDefault="00FB7432" w:rsidP="007C3B4A">
      <w:pPr>
        <w:ind w:firstLine="720"/>
      </w:pPr>
    </w:p>
    <w:p w14:paraId="669D0A60" w14:textId="77777777" w:rsidR="00FB7432" w:rsidRDefault="00FB7432" w:rsidP="007C3B4A">
      <w:pPr>
        <w:ind w:firstLine="720"/>
      </w:pPr>
    </w:p>
    <w:p w14:paraId="1E86B91D" w14:textId="77777777" w:rsidR="005811F8" w:rsidRDefault="005811F8" w:rsidP="005811F8"/>
    <w:p w14:paraId="5DB7C7D6" w14:textId="77777777" w:rsidR="0063187A" w:rsidRDefault="0063187A" w:rsidP="005811F8"/>
    <w:p w14:paraId="7F3BCEE3" w14:textId="77777777" w:rsidR="005811F8" w:rsidRDefault="005811F8" w:rsidP="005811F8"/>
    <w:p w14:paraId="0D9DF6D5" w14:textId="3781986B" w:rsidR="00FB7432" w:rsidRPr="00FB7432" w:rsidRDefault="00FB7432" w:rsidP="00FB7432">
      <w:pPr>
        <w:rPr>
          <w:b/>
          <w:bCs/>
          <w:u w:val="single"/>
        </w:rPr>
      </w:pPr>
      <w:r w:rsidRPr="00FB7432">
        <w:rPr>
          <w:b/>
          <w:bCs/>
          <w:u w:val="single"/>
        </w:rPr>
        <w:t xml:space="preserve">Introduction </w:t>
      </w:r>
    </w:p>
    <w:p w14:paraId="027B03BF" w14:textId="0E53D98F" w:rsidR="008F1E30" w:rsidRDefault="00071D7F" w:rsidP="007C3B4A">
      <w:pPr>
        <w:ind w:firstLine="720"/>
      </w:pPr>
      <w:r>
        <w:t xml:space="preserve">Extracellular </w:t>
      </w:r>
      <w:r w:rsidR="00F07BEE">
        <w:t>v</w:t>
      </w:r>
      <w:r>
        <w:t>esicles (EVs) are nanometer</w:t>
      </w:r>
      <w:r w:rsidR="00B010AC">
        <w:t>-</w:t>
      </w:r>
      <w:r>
        <w:t>scale, membrane</w:t>
      </w:r>
      <w:r w:rsidR="00C459FC">
        <w:t>-</w:t>
      </w:r>
      <w:r>
        <w:t>bound compartments that contain proteins, RNAs</w:t>
      </w:r>
      <w:r w:rsidR="00EB0529">
        <w:t>,</w:t>
      </w:r>
      <w:r>
        <w:t xml:space="preserve"> and metabolites endogenous to the</w:t>
      </w:r>
      <w:r w:rsidR="007C3B4A">
        <w:t>ir</w:t>
      </w:r>
      <w:r>
        <w:t xml:space="preserve"> cell </w:t>
      </w:r>
      <w:r w:rsidR="007C3B4A">
        <w:t>of origin</w:t>
      </w:r>
      <w:r w:rsidR="007C3B4A">
        <w:fldChar w:fldCharType="begin"/>
      </w:r>
      <w:r w:rsidR="007C3B4A">
        <w:instrText xml:space="preserve"> ADDIN EN.CITE &lt;EndNote&gt;&lt;Cite&gt;&lt;Author&gt;Raposo&lt;/Author&gt;&lt;Year&gt;2013&lt;/Year&gt;&lt;RecNum&gt;5&lt;/RecNum&gt;&lt;DisplayText&gt;&lt;style face="superscript"&gt;1&lt;/style&gt;&lt;/DisplayText&gt;&lt;record&gt;&lt;rec-number&gt;5&lt;/rec-number&gt;&lt;foreign-keys&gt;&lt;key app="EN" db-id="2r9zp9fdaz0rapepdwx5sw55r5pwpzsfzf5f" timestamp="1700598816"&gt;5&lt;/key&gt;&lt;/foreign-keys&gt;&lt;ref-type name="Journal Article"&gt;17&lt;/ref-type&gt;&lt;contributors&gt;&lt;authors&gt;&lt;author&gt;Raposo, G.&lt;/author&gt;&lt;author&gt;Stoorvogel, W.&lt;/author&gt;&lt;/authors&gt;&lt;/contributors&gt;&lt;auth-address&gt;Institut Curie, Centre de Recherche, F-75248 Paris, Cedex 05, France. graposo@curie.fr&lt;/auth-address&gt;&lt;titles&gt;&lt;title&gt;Extracellular vesicles: exosomes, microvesicles, and friends&lt;/title&gt;&lt;secondary-title&gt;J Cell Biol&lt;/secondary-title&gt;&lt;/titles&gt;&lt;periodical&gt;&lt;full-title&gt;J Cell Biol&lt;/full-title&gt;&lt;/periodical&gt;&lt;pages&gt;373-83&lt;/pages&gt;&lt;volume&gt;200&lt;/volume&gt;&lt;number&gt;4&lt;/number&gt;&lt;edition&gt;2013/02/20&lt;/edition&gt;&lt;keywords&gt;&lt;keyword&gt;Biological Transport/physiology&lt;/keyword&gt;&lt;keyword&gt;Cell Communication&lt;/keyword&gt;&lt;keyword&gt;Cell Membrane/metabolism/ultrastructure&lt;/keyword&gt;&lt;keyword&gt;Exosomes/*physiology/ultrastructure&lt;/keyword&gt;&lt;keyword&gt;Membrane Fusion&lt;/keyword&gt;&lt;keyword&gt;*Models, Biological&lt;/keyword&gt;&lt;keyword&gt;Proteins/metabolism&lt;/keyword&gt;&lt;/keywords&gt;&lt;dates&gt;&lt;year&gt;2013&lt;/year&gt;&lt;pub-dates&gt;&lt;date&gt;Feb 18&lt;/date&gt;&lt;/pub-dates&gt;&lt;/dates&gt;&lt;isbn&gt;1540-8140 (Electronic)&amp;#xD;0021-9525 (Print)&amp;#xD;0021-9525 (Linking)&lt;/isbn&gt;&lt;accession-num&gt;23420871&lt;/accession-num&gt;&lt;urls&gt;&lt;related-urls&gt;&lt;url&gt;https://www.ncbi.nlm.nih.gov/pubmed/23420871&lt;/url&gt;&lt;/related-urls&gt;&lt;/urls&gt;&lt;custom2&gt;PMC3575529&lt;/custom2&gt;&lt;electronic-resource-num&gt;10.1083/jcb.201211138&lt;/electronic-resource-num&gt;&lt;/record&gt;&lt;/Cite&gt;&lt;/EndNote&gt;</w:instrText>
      </w:r>
      <w:r w:rsidR="007C3B4A">
        <w:fldChar w:fldCharType="separate"/>
      </w:r>
      <w:r w:rsidR="007C3B4A" w:rsidRPr="007C3B4A">
        <w:rPr>
          <w:noProof/>
          <w:vertAlign w:val="superscript"/>
        </w:rPr>
        <w:t>1</w:t>
      </w:r>
      <w:r w:rsidR="007C3B4A">
        <w:fldChar w:fldCharType="end"/>
      </w:r>
      <w:r>
        <w:t xml:space="preserve">. As such, the </w:t>
      </w:r>
      <w:r w:rsidR="0040130E">
        <w:t>content</w:t>
      </w:r>
      <w:r w:rsidR="00F97FFD">
        <w:t xml:space="preserve"> </w:t>
      </w:r>
      <w:r>
        <w:t xml:space="preserve">of </w:t>
      </w:r>
      <w:r w:rsidR="007F24B6">
        <w:t>EVs</w:t>
      </w:r>
      <w:r w:rsidR="00D30E56">
        <w:t>,</w:t>
      </w:r>
      <w:r w:rsidR="007F24B6">
        <w:t xml:space="preserve"> </w:t>
      </w:r>
      <w:r w:rsidR="00B010AC">
        <w:t xml:space="preserve">isolated from </w:t>
      </w:r>
      <w:r w:rsidR="007F24B6">
        <w:t>biofluids</w:t>
      </w:r>
      <w:r w:rsidR="007C3B4A">
        <w:t xml:space="preserve">, can serve as a molecular </w:t>
      </w:r>
      <w:r>
        <w:t xml:space="preserve">snapshot of the </w:t>
      </w:r>
      <w:r w:rsidR="007C3B4A">
        <w:t>parent cell</w:t>
      </w:r>
      <w:r>
        <w:t>.</w:t>
      </w:r>
      <w:r w:rsidR="002B0B21">
        <w:t xml:space="preserve"> </w:t>
      </w:r>
      <w:r w:rsidR="00D30E56">
        <w:t>A</w:t>
      </w:r>
      <w:r w:rsidR="008F1E30">
        <w:t xml:space="preserve"> </w:t>
      </w:r>
      <w:r w:rsidR="00D30E56">
        <w:t xml:space="preserve">preponderance of </w:t>
      </w:r>
      <w:r w:rsidR="008F1E30">
        <w:t>EV</w:t>
      </w:r>
      <w:r w:rsidR="00D30E56">
        <w:t xml:space="preserve"> research has focused on isolating</w:t>
      </w:r>
      <w:r w:rsidR="007F24B6">
        <w:t xml:space="preserve"> </w:t>
      </w:r>
      <w:r w:rsidR="009C02F6">
        <w:t>EVs</w:t>
      </w:r>
      <w:r w:rsidR="007F24B6">
        <w:t xml:space="preserve"> from specific cell types </w:t>
      </w:r>
      <w:r w:rsidR="0019731D">
        <w:t xml:space="preserve">or </w:t>
      </w:r>
      <w:r w:rsidR="007F24B6">
        <w:t xml:space="preserve">tumors </w:t>
      </w:r>
      <w:r w:rsidR="00D30E56">
        <w:t>utilizing</w:t>
      </w:r>
      <w:r w:rsidR="007F24B6">
        <w:t xml:space="preserve"> </w:t>
      </w:r>
      <w:del w:id="75" w:author="Sydney D'Amaddio" w:date="2024-03-26T15:40:00Z">
        <w:r w:rsidR="007F24B6" w:rsidDel="00C167F5">
          <w:delText xml:space="preserve">transmembrane </w:delText>
        </w:r>
      </w:del>
      <w:r w:rsidR="007F24B6">
        <w:t xml:space="preserve">proteins that can </w:t>
      </w:r>
      <w:r w:rsidR="00590FDC">
        <w:t>indicate the</w:t>
      </w:r>
      <w:r w:rsidR="007F24B6">
        <w:t xml:space="preserve"> </w:t>
      </w:r>
      <w:r w:rsidR="008465C1">
        <w:t xml:space="preserve">cell </w:t>
      </w:r>
      <w:r w:rsidR="007F24B6">
        <w:t>origin</w:t>
      </w:r>
      <w:r w:rsidR="007C3B4A">
        <w:fldChar w:fldCharType="begin">
          <w:fldData xml:space="preserve">PEVuZE5vdGU+PENpdGU+PEF1dGhvcj5TaGFtaS1TaGFoPC9BdXRob3I+PFllYXI+MjAyMzwvWWVh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</w:fldData>
        </w:fldChar>
      </w:r>
      <w:r w:rsidR="007C3B4A">
        <w:instrText xml:space="preserve"> ADDIN EN.CITE </w:instrText>
      </w:r>
      <w:r w:rsidR="007C3B4A">
        <w:fldChar w:fldCharType="begin">
          <w:fldData xml:space="preserve">PEVuZE5vdGU+PENpdGU+PEF1dGhvcj5TaGFtaS1TaGFoPC9BdXRob3I+PFllYXI+MjAyMzwvWWVh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</w:fldData>
        </w:fldChar>
      </w:r>
      <w:r w:rsidR="007C3B4A">
        <w:instrText xml:space="preserve"> ADDIN EN.CITE.DATA </w:instrText>
      </w:r>
      <w:r w:rsidR="007C3B4A">
        <w:fldChar w:fldCharType="end"/>
      </w:r>
      <w:r w:rsidR="007C3B4A">
        <w:fldChar w:fldCharType="separate"/>
      </w:r>
      <w:r w:rsidR="007C3B4A" w:rsidRPr="007C3B4A">
        <w:rPr>
          <w:noProof/>
          <w:vertAlign w:val="superscript"/>
        </w:rPr>
        <w:t>2</w:t>
      </w:r>
      <w:r w:rsidR="007C3B4A">
        <w:fldChar w:fldCharType="end"/>
      </w:r>
      <w:ins w:id="76" w:author="Sydney D'Amaddio" w:date="2024-03-26T15:40:00Z">
        <w:r w:rsidR="00C167F5">
          <w:t>, annotated as transmembrane to the parent cell</w:t>
        </w:r>
      </w:ins>
      <w:r w:rsidR="007F24B6">
        <w:t xml:space="preserve">. </w:t>
      </w:r>
      <w:r w:rsidR="008465C1">
        <w:t xml:space="preserve">While this has led to some success, </w:t>
      </w:r>
      <w:r w:rsidR="00F07BEE">
        <w:t xml:space="preserve">such </w:t>
      </w:r>
      <w:r w:rsidR="008465C1">
        <w:t>as in the case of monitoring prostate cancer</w:t>
      </w:r>
      <w:r w:rsidR="002C0D06">
        <w:fldChar w:fldCharType="begin">
          <w:fldData xml:space="preserve">PEVuZE5vdGU+PENpdGU+PEF1dGhvcj5SYW1pcmV6LUdhcnJhc3RhY2hvPC9BdXRob3I+PFllYXI+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</w:fldData>
        </w:fldChar>
      </w:r>
      <w:r w:rsidR="002C0D06">
        <w:instrText xml:space="preserve"> ADDIN EN.CITE </w:instrText>
      </w:r>
      <w:r w:rsidR="002C0D06">
        <w:fldChar w:fldCharType="begin">
          <w:fldData xml:space="preserve">PEVuZE5vdGU+PENpdGU+PEF1dGhvcj5SYW1pcmV6LUdhcnJhc3RhY2hvPC9BdXRob3I+PFllYXI+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</w:fldData>
        </w:fldChar>
      </w:r>
      <w:r w:rsidR="002C0D06">
        <w:instrText xml:space="preserve"> ADDIN EN.CITE.DATA </w:instrText>
      </w:r>
      <w:r w:rsidR="002C0D06">
        <w:fldChar w:fldCharType="end"/>
      </w:r>
      <w:r w:rsidR="002C0D06">
        <w:fldChar w:fldCharType="separate"/>
      </w:r>
      <w:r w:rsidR="002C0D06" w:rsidRPr="002C0D06">
        <w:rPr>
          <w:noProof/>
          <w:vertAlign w:val="superscript"/>
        </w:rPr>
        <w:t>3</w:t>
      </w:r>
      <w:r w:rsidR="002C0D06">
        <w:fldChar w:fldCharType="end"/>
      </w:r>
      <w:r w:rsidR="008465C1">
        <w:t>, studies that have</w:t>
      </w:r>
      <w:r w:rsidR="00F97FFD">
        <w:t xml:space="preserve"> sought </w:t>
      </w:r>
      <w:r w:rsidR="008465C1">
        <w:t>to capture brain</w:t>
      </w:r>
      <w:r w:rsidR="00651C01">
        <w:t>-</w:t>
      </w:r>
      <w:r w:rsidR="008465C1">
        <w:t xml:space="preserve">derived EVs have been hampered by </w:t>
      </w:r>
      <w:r w:rsidR="005D501D">
        <w:t xml:space="preserve">methodological challenges. Specifically, proteins </w:t>
      </w:r>
      <w:r w:rsidR="00B010AC">
        <w:t>cited as transmembrane or internal to EVs have</w:t>
      </w:r>
      <w:r w:rsidR="005D501D">
        <w:t xml:space="preserve"> been shown to be</w:t>
      </w:r>
      <w:r w:rsidR="00651C01">
        <w:t xml:space="preserve"> predominantly</w:t>
      </w:r>
      <w:r w:rsidR="005D501D">
        <w:t xml:space="preserve"> </w:t>
      </w:r>
      <w:r w:rsidR="006F7A12">
        <w:t xml:space="preserve">cleaved and </w:t>
      </w:r>
      <w:r w:rsidR="005D501D">
        <w:t>secreted</w:t>
      </w:r>
      <w:r w:rsidR="00F97FFD">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DATA </w:instrText>
      </w:r>
      <w:r w:rsidR="002C0D06">
        <w:fldChar w:fldCharType="end"/>
      </w:r>
      <w:r w:rsidR="00F97FFD">
        <w:fldChar w:fldCharType="separate"/>
      </w:r>
      <w:r w:rsidR="002C0D06" w:rsidRPr="002C0D06">
        <w:rPr>
          <w:noProof/>
          <w:vertAlign w:val="superscript"/>
        </w:rPr>
        <w:t>4</w:t>
      </w:r>
      <w:r w:rsidR="00F97FFD">
        <w:fldChar w:fldCharType="end"/>
      </w:r>
      <w:r w:rsidR="005D501D">
        <w:t xml:space="preserve">. </w:t>
      </w:r>
      <w:r w:rsidR="00F97FFD">
        <w:t>It</w:t>
      </w:r>
      <w:r w:rsidR="00651C01">
        <w:t xml:space="preserve"> is</w:t>
      </w:r>
      <w:r w:rsidR="00B010AC">
        <w:t>,</w:t>
      </w:r>
      <w:r w:rsidR="00651C01">
        <w:t xml:space="preserve"> </w:t>
      </w:r>
      <w:r w:rsidR="00F97FFD">
        <w:t>therefore</w:t>
      </w:r>
      <w:r w:rsidR="00F826A8">
        <w:t>,</w:t>
      </w:r>
      <w:r w:rsidR="00F97FFD">
        <w:t xml:space="preserve"> </w:t>
      </w:r>
      <w:r w:rsidR="00651C01">
        <w:t xml:space="preserve">critical to </w:t>
      </w:r>
      <w:r w:rsidR="00C459FC">
        <w:t>validate</w:t>
      </w:r>
      <w:r w:rsidR="00F97FFD">
        <w:t xml:space="preserve"> methods</w:t>
      </w:r>
      <w:r w:rsidR="00651C01">
        <w:t xml:space="preserve"> to differentiate</w:t>
      </w:r>
      <w:r w:rsidR="00504163">
        <w:t xml:space="preserve"> </w:t>
      </w:r>
      <w:r w:rsidR="00651C01">
        <w:t>EV</w:t>
      </w:r>
      <w:r w:rsidR="00B010AC">
        <w:t>-</w:t>
      </w:r>
      <w:r w:rsidR="00651C01">
        <w:t xml:space="preserve">associated proteins from those that are secreted and </w:t>
      </w:r>
      <w:r w:rsidR="008F1E30">
        <w:t>cleaved</w:t>
      </w:r>
      <w:r w:rsidR="00651C01">
        <w:t xml:space="preserve"> in biofluids. </w:t>
      </w:r>
    </w:p>
    <w:p w14:paraId="5D350794" w14:textId="45F3E2F5" w:rsidR="002141B5" w:rsidRDefault="00590FDC" w:rsidP="00D41DF6">
      <w:pPr>
        <w:ind w:firstLine="720"/>
      </w:pPr>
      <w:r>
        <w:t xml:space="preserve">Plasma </w:t>
      </w:r>
      <w:r w:rsidR="007A693C">
        <w:t xml:space="preserve">and </w:t>
      </w:r>
      <w:r w:rsidR="00B606AA">
        <w:t>cerebrospinal fluid (</w:t>
      </w:r>
      <w:r w:rsidR="007A693C">
        <w:t>CSF</w:t>
      </w:r>
      <w:r w:rsidR="00B606AA">
        <w:t>)</w:t>
      </w:r>
      <w:r w:rsidR="007A693C">
        <w:t xml:space="preserve"> </w:t>
      </w:r>
      <w:r w:rsidR="00651C01">
        <w:t xml:space="preserve">EVs can be </w:t>
      </w:r>
      <w:r w:rsidR="00F97FFD">
        <w:t xml:space="preserve">easily </w:t>
      </w:r>
      <w:r w:rsidR="00651C01">
        <w:t xml:space="preserve">separated from </w:t>
      </w:r>
      <w:r w:rsidR="00C459FC">
        <w:t>soluble</w:t>
      </w:r>
      <w:r w:rsidR="00651C01">
        <w:t xml:space="preserve"> proteins by size exclusion chromatography</w:t>
      </w:r>
      <w:r w:rsidR="00E97BE8">
        <w:t xml:space="preserve"> (SEC)</w:t>
      </w:r>
      <w:r w:rsidR="00651C01">
        <w:t xml:space="preserve"> or density gradient chromatography</w:t>
      </w:r>
      <w:r w:rsidR="00F97FFD">
        <w:t xml:space="preserve"> (DGC)</w:t>
      </w:r>
      <w:r w:rsidR="00F97FFD">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DATA </w:instrText>
      </w:r>
      <w:r w:rsidR="002C0D06">
        <w:fldChar w:fldCharType="end"/>
      </w:r>
      <w:r w:rsidR="00F97FFD">
        <w:fldChar w:fldCharType="separate"/>
      </w:r>
      <w:r w:rsidR="002C0D06" w:rsidRPr="002C0D06">
        <w:rPr>
          <w:noProof/>
          <w:vertAlign w:val="superscript"/>
        </w:rPr>
        <w:t>4</w:t>
      </w:r>
      <w:r w:rsidR="00F97FFD">
        <w:fldChar w:fldCharType="end"/>
      </w:r>
      <w:r w:rsidR="00F97FFD">
        <w:t>.</w:t>
      </w:r>
      <w:r w:rsidR="00651C01">
        <w:t xml:space="preserve"> </w:t>
      </w:r>
      <w:r w:rsidR="00C459FC">
        <w:t>Nevertheless</w:t>
      </w:r>
      <w:r w:rsidR="00F97FFD">
        <w:t xml:space="preserve">, </w:t>
      </w:r>
      <w:r w:rsidR="00651C01">
        <w:t xml:space="preserve">analyzing the proteomic content of </w:t>
      </w:r>
      <w:r w:rsidR="008F1E30">
        <w:t xml:space="preserve">the EV and </w:t>
      </w:r>
      <w:r w:rsidR="00C459FC">
        <w:t>soluble</w:t>
      </w:r>
      <w:r w:rsidR="008F1E30">
        <w:t xml:space="preserve"> protein </w:t>
      </w:r>
      <w:r w:rsidR="00651C01">
        <w:t xml:space="preserve">fractions with a single biochemical technique can be </w:t>
      </w:r>
      <w:r w:rsidR="00115B45">
        <w:t xml:space="preserve">difficult </w:t>
      </w:r>
      <w:r w:rsidR="00651C01">
        <w:t>because the</w:t>
      </w:r>
      <w:r w:rsidR="00F97FFD">
        <w:t xml:space="preserve"> </w:t>
      </w:r>
      <w:r w:rsidR="00C459FC">
        <w:t>soluble</w:t>
      </w:r>
      <w:r w:rsidR="0028688F">
        <w:t xml:space="preserve"> protein fractions contain </w:t>
      </w:r>
      <w:r w:rsidR="00F4050C">
        <w:t>several orders of magnitude</w:t>
      </w:r>
      <w:r w:rsidR="0028688F">
        <w:t xml:space="preserve"> more protein than the EV fractions</w:t>
      </w:r>
      <w:r w:rsidR="0028688F" w:rsidRPr="0037108A">
        <w:rPr>
          <w:color w:val="000000" w:themeColor="text1"/>
        </w:rPr>
        <w:t>. Unbiased techniques like mass spectrometry</w:t>
      </w:r>
      <w:r w:rsidR="00D41DF6" w:rsidRPr="0037108A">
        <w:rPr>
          <w:color w:val="000000" w:themeColor="text1"/>
        </w:rPr>
        <w:t xml:space="preserve"> are challenging because</w:t>
      </w:r>
      <w:r w:rsidR="00B010AC">
        <w:rPr>
          <w:color w:val="000000" w:themeColor="text1"/>
        </w:rPr>
        <w:t>,</w:t>
      </w:r>
      <w:r w:rsidR="00D41DF6" w:rsidRPr="0037108A">
        <w:rPr>
          <w:color w:val="000000" w:themeColor="text1"/>
        </w:rPr>
        <w:t xml:space="preserve"> in the EV fractions, </w:t>
      </w:r>
      <w:del w:id="77" w:author="Sydney D'Amaddio" w:date="2024-03-27T10:52:00Z">
        <w:r w:rsidR="00D41DF6" w:rsidRPr="00C167F5" w:rsidDel="00F108E9">
          <w:rPr>
            <w:color w:val="000000" w:themeColor="text1"/>
            <w:highlight w:val="yellow"/>
            <w:rPrChange w:id="78" w:author="Sydney D'Amaddio" w:date="2024-03-26T15:45:00Z">
              <w:rPr>
                <w:color w:val="000000" w:themeColor="text1"/>
              </w:rPr>
            </w:rPrChange>
          </w:rPr>
          <w:delText>abundant</w:delText>
        </w:r>
        <w:r w:rsidR="00D41DF6" w:rsidRPr="0037108A" w:rsidDel="00F108E9">
          <w:rPr>
            <w:color w:val="000000" w:themeColor="text1"/>
          </w:rPr>
          <w:delText xml:space="preserve"> </w:delText>
        </w:r>
      </w:del>
      <w:ins w:id="79" w:author="Sydney D'Amaddio" w:date="2024-03-27T10:52:00Z">
        <w:r w:rsidR="00F108E9" w:rsidRPr="00F108E9">
          <w:rPr>
            <w:color w:val="000000" w:themeColor="text1"/>
            <w:rPrChange w:id="80" w:author="Sydney D'Amaddio" w:date="2024-03-27T10:52:00Z">
              <w:rPr>
                <w:color w:val="000000" w:themeColor="text1"/>
                <w:highlight w:val="yellow"/>
              </w:rPr>
            </w:rPrChange>
          </w:rPr>
          <w:t>copious amounts of</w:t>
        </w:r>
        <w:r w:rsidR="00F108E9" w:rsidRPr="0037108A">
          <w:rPr>
            <w:color w:val="000000" w:themeColor="text1"/>
          </w:rPr>
          <w:t xml:space="preserve"> </w:t>
        </w:r>
      </w:ins>
      <w:r w:rsidR="00D41DF6" w:rsidRPr="0037108A">
        <w:rPr>
          <w:color w:val="000000" w:themeColor="text1"/>
        </w:rPr>
        <w:t xml:space="preserve">lipoproteins can mask </w:t>
      </w:r>
      <w:r w:rsidR="003D06CD">
        <w:rPr>
          <w:color w:val="000000" w:themeColor="text1"/>
        </w:rPr>
        <w:t>rare</w:t>
      </w:r>
      <w:r w:rsidR="00D41DF6" w:rsidRPr="0037108A">
        <w:rPr>
          <w:color w:val="000000" w:themeColor="text1"/>
        </w:rPr>
        <w:t xml:space="preserve"> EV</w:t>
      </w:r>
      <w:r w:rsidR="0019731D">
        <w:rPr>
          <w:color w:val="000000" w:themeColor="text1"/>
        </w:rPr>
        <w:t>-</w:t>
      </w:r>
      <w:r w:rsidR="00D41DF6" w:rsidRPr="0037108A">
        <w:rPr>
          <w:color w:val="000000" w:themeColor="text1"/>
        </w:rPr>
        <w:t>associated proteins</w:t>
      </w:r>
      <w:r w:rsidR="00B010AC">
        <w:rPr>
          <w:color w:val="000000" w:themeColor="text1"/>
        </w:rPr>
        <w:t>,</w:t>
      </w:r>
      <w:r w:rsidR="00D41DF6" w:rsidRPr="0037108A">
        <w:rPr>
          <w:color w:val="000000" w:themeColor="text1"/>
        </w:rPr>
        <w:t xml:space="preserve"> while in the soluble fractions</w:t>
      </w:r>
      <w:r w:rsidR="00B010AC">
        <w:rPr>
          <w:color w:val="000000" w:themeColor="text1"/>
        </w:rPr>
        <w:t>,</w:t>
      </w:r>
      <w:r w:rsidR="00D41DF6" w:rsidRPr="0037108A">
        <w:rPr>
          <w:color w:val="000000" w:themeColor="text1"/>
        </w:rPr>
        <w:t xml:space="preserve"> </w:t>
      </w:r>
      <w:r w:rsidR="00D41DF6" w:rsidRPr="00C167F5">
        <w:rPr>
          <w:color w:val="000000" w:themeColor="text1"/>
          <w:highlight w:val="yellow"/>
          <w:rPrChange w:id="81" w:author="Sydney D'Amaddio" w:date="2024-03-26T15:45:00Z">
            <w:rPr>
              <w:color w:val="000000" w:themeColor="text1"/>
            </w:rPr>
          </w:rPrChange>
        </w:rPr>
        <w:t>abundant</w:t>
      </w:r>
      <w:r w:rsidR="00D41DF6" w:rsidRPr="0037108A">
        <w:rPr>
          <w:color w:val="000000" w:themeColor="text1"/>
        </w:rPr>
        <w:t xml:space="preserve"> proteins like albumin create a similar problem</w:t>
      </w:r>
      <w:r w:rsidR="00D41DF6" w:rsidRPr="0037108A">
        <w:rPr>
          <w:color w:val="000000" w:themeColor="text1"/>
        </w:rPr>
        <w:fldChar w:fldCharType="begin">
          <w:fldData xml:space="preserve">PEVuZE5vdGU+PENpdGU+PEF1dGhvcj5UZXItT3ZhbmVzeWFuPC9BdXRob3I+PFllYXI+MjAyMzwv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=
</w:fldData>
        </w:fldChar>
      </w:r>
      <w:r w:rsidR="00D41DF6" w:rsidRPr="0037108A">
        <w:rPr>
          <w:color w:val="000000" w:themeColor="text1"/>
        </w:rPr>
        <w:instrText xml:space="preserve"> ADDIN EN.CITE </w:instrText>
      </w:r>
      <w:r w:rsidR="00D41DF6" w:rsidRPr="0037108A">
        <w:rPr>
          <w:color w:val="000000" w:themeColor="text1"/>
        </w:rPr>
        <w:fldChar w:fldCharType="begin">
          <w:fldData xml:space="preserve">PEVuZE5vdGU+PENpdGU+PEF1dGhvcj5UZXItT3ZhbmVzeWFuPC9BdXRob3I+PFllYXI+MjAyMzwv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=
</w:fldData>
        </w:fldChar>
      </w:r>
      <w:r w:rsidR="00D41DF6" w:rsidRPr="0037108A">
        <w:rPr>
          <w:color w:val="000000" w:themeColor="text1"/>
        </w:rPr>
        <w:instrText xml:space="preserve"> ADDIN EN.CITE.DATA </w:instrText>
      </w:r>
      <w:r w:rsidR="00D41DF6" w:rsidRPr="0037108A">
        <w:rPr>
          <w:color w:val="000000" w:themeColor="text1"/>
        </w:rPr>
      </w:r>
      <w:r w:rsidR="00D41DF6" w:rsidRPr="0037108A">
        <w:rPr>
          <w:color w:val="000000" w:themeColor="text1"/>
        </w:rPr>
        <w:fldChar w:fldCharType="end"/>
      </w:r>
      <w:r w:rsidR="00D41DF6" w:rsidRPr="0037108A">
        <w:rPr>
          <w:color w:val="000000" w:themeColor="text1"/>
        </w:rPr>
      </w:r>
      <w:r w:rsidR="00D41DF6" w:rsidRPr="0037108A">
        <w:rPr>
          <w:color w:val="000000" w:themeColor="text1"/>
        </w:rPr>
        <w:fldChar w:fldCharType="separate"/>
      </w:r>
      <w:r w:rsidR="00D41DF6" w:rsidRPr="0037108A">
        <w:rPr>
          <w:noProof/>
          <w:color w:val="000000" w:themeColor="text1"/>
          <w:vertAlign w:val="superscript"/>
        </w:rPr>
        <w:t>5</w:t>
      </w:r>
      <w:r w:rsidR="00D41DF6" w:rsidRPr="0037108A">
        <w:rPr>
          <w:color w:val="000000" w:themeColor="text1"/>
        </w:rPr>
        <w:fldChar w:fldCharType="end"/>
      </w:r>
      <w:r w:rsidR="00D41DF6" w:rsidRPr="0037108A">
        <w:rPr>
          <w:color w:val="000000" w:themeColor="text1"/>
        </w:rPr>
        <w:t xml:space="preserve">. </w:t>
      </w:r>
      <w:r w:rsidR="00CA1ACA" w:rsidRPr="0037108A">
        <w:rPr>
          <w:color w:val="000000" w:themeColor="text1"/>
        </w:rPr>
        <w:t xml:space="preserve">Furthermore, </w:t>
      </w:r>
      <w:r w:rsidR="00CA1ACA">
        <w:t xml:space="preserve">the high levels of </w:t>
      </w:r>
      <w:del w:id="82" w:author="Sydney D'Amaddio" w:date="2024-03-27T10:52:00Z">
        <w:r w:rsidR="00CA1ACA" w:rsidRPr="00C167F5" w:rsidDel="00A13EDE">
          <w:rPr>
            <w:highlight w:val="yellow"/>
            <w:rPrChange w:id="83" w:author="Sydney D'Amaddio" w:date="2024-03-26T15:45:00Z">
              <w:rPr/>
            </w:rPrChange>
          </w:rPr>
          <w:delText>abundant</w:delText>
        </w:r>
        <w:r w:rsidR="00CA1ACA" w:rsidDel="00A13EDE">
          <w:delText xml:space="preserve"> </w:delText>
        </w:r>
      </w:del>
      <w:ins w:id="84" w:author="Sydney D'Amaddio" w:date="2024-03-27T10:52:00Z">
        <w:r w:rsidR="00A13EDE" w:rsidRPr="00A13EDE">
          <w:rPr>
            <w:rPrChange w:id="85" w:author="Sydney D'Amaddio" w:date="2024-03-27T10:53:00Z">
              <w:rPr>
                <w:highlight w:val="yellow"/>
              </w:rPr>
            </w:rPrChange>
          </w:rPr>
          <w:t>soluble</w:t>
        </w:r>
        <w:r w:rsidR="00A13EDE">
          <w:t xml:space="preserve"> </w:t>
        </w:r>
      </w:ins>
      <w:r w:rsidR="00CA1ACA">
        <w:t>proteins in biofluids</w:t>
      </w:r>
      <w:r w:rsidR="00694BF8">
        <w:t>, such as</w:t>
      </w:r>
      <w:r w:rsidR="00CA1ACA">
        <w:t xml:space="preserve"> </w:t>
      </w:r>
      <w:r w:rsidR="00694BF8">
        <w:t>albumin</w:t>
      </w:r>
      <w:del w:id="86" w:author="Sydney D'Amaddio" w:date="2024-03-27T18:03:00Z">
        <w:r w:rsidR="00694BF8" w:rsidDel="004B6980">
          <w:delText xml:space="preserve"> in plasma</w:delText>
        </w:r>
      </w:del>
      <w:r w:rsidR="00694BF8">
        <w:t xml:space="preserve">, </w:t>
      </w:r>
      <w:r w:rsidR="00CA1ACA">
        <w:t xml:space="preserve">preclude the ability to use gel-based techniques such as Western blots. </w:t>
      </w:r>
      <w:r w:rsidR="00F07BEE">
        <w:t>As a result</w:t>
      </w:r>
      <w:r w:rsidR="0037108A">
        <w:t xml:space="preserve">, </w:t>
      </w:r>
      <w:r w:rsidR="00CF6481">
        <w:t>ELISA</w:t>
      </w:r>
      <w:r w:rsidR="008F1E30">
        <w:t>s</w:t>
      </w:r>
      <w:r w:rsidR="00CF6481">
        <w:t xml:space="preserve"> have thus far been the best method of assessing EV fractionation</w:t>
      </w:r>
      <w:r w:rsidR="008F1E30">
        <w:t xml:space="preserve"> pattern</w:t>
      </w:r>
      <w:r w:rsidR="008962DB">
        <w:fldChar w:fldCharType="begin">
          <w:fldData xml:space="preserve">PEVuZE5vdGU+PENpdGU+PEF1dGhvcj5UZXItT3ZhbmVzeWFuPC9BdXRob3I+PFllYXI+MjAyMTwv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</w:fldData>
        </w:fldChar>
      </w:r>
      <w:r w:rsidR="00D41DF6">
        <w:instrText xml:space="preserve"> ADDIN EN.CITE </w:instrText>
      </w:r>
      <w:r w:rsidR="00D41DF6">
        <w:fldChar w:fldCharType="begin">
          <w:fldData xml:space="preserve">PEVuZE5vdGU+PENpdGU+PEF1dGhvcj5UZXItT3ZhbmVzeWFuPC9BdXRob3I+PFllYXI+MjAyMTwv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</w:fldData>
        </w:fldChar>
      </w:r>
      <w:r w:rsidR="00D41DF6">
        <w:instrText xml:space="preserve"> ADDIN EN.CITE.DATA </w:instrText>
      </w:r>
      <w:r w:rsidR="00D41DF6">
        <w:fldChar w:fldCharType="end"/>
      </w:r>
      <w:r w:rsidR="008962DB">
        <w:fldChar w:fldCharType="separate"/>
      </w:r>
      <w:r w:rsidR="00D41DF6" w:rsidRPr="00D41DF6">
        <w:rPr>
          <w:noProof/>
          <w:vertAlign w:val="superscript"/>
        </w:rPr>
        <w:t>6</w:t>
      </w:r>
      <w:r w:rsidR="008962DB">
        <w:fldChar w:fldCharType="end"/>
      </w:r>
      <w:r w:rsidR="00CF6481">
        <w:t xml:space="preserve">. </w:t>
      </w:r>
      <w:r w:rsidR="00115B45">
        <w:t xml:space="preserve">In previous work, we have utilized the ultrasensitive digital ELISA platform </w:t>
      </w:r>
      <w:del w:id="87" w:author="Sydney D'Amaddio" w:date="2024-03-27T17:45:00Z">
        <w:r w:rsidR="00115B45" w:rsidDel="001D4A2E">
          <w:delText>S</w:delText>
        </w:r>
        <w:r w:rsidR="00B606AA" w:rsidDel="001D4A2E">
          <w:delText>imoa</w:delText>
        </w:r>
      </w:del>
      <w:ins w:id="88" w:author="Sydney D'Amaddio" w:date="2024-03-27T17:45:00Z">
        <w:r w:rsidR="001D4A2E">
          <w:t>SIMOA</w:t>
        </w:r>
      </w:ins>
      <w:r w:rsidR="00115B45">
        <w:t>, invented by our lab, to quantify canonical EV proteins (CD9, CD63, CD81, Alix), assess potential contaminants to EV preparations (Apolipoprotein B, albumin), and evaluate individual proteins as targets for cell</w:t>
      </w:r>
      <w:r w:rsidR="00B221AB">
        <w:t>-</w:t>
      </w:r>
      <w:r w:rsidR="00115B45">
        <w:t xml:space="preserve">type specific enrichment </w:t>
      </w:r>
      <w:r w:rsidR="00602438">
        <w:fldChar w:fldCharType="begin">
          <w:fldData xml:space="preserve">PEVuZE5vdGU+PENpdGU+PEF1dGhvcj5UZXItT3ZhbmVzeWFuPC9BdXRob3I+PFllYXI+MjAyMzwv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</w:fldData>
        </w:fldChar>
      </w:r>
      <w:r w:rsidR="002C0D06">
        <w:instrText xml:space="preserve"> ADDIN EN.CITE </w:instrText>
      </w:r>
      <w:r w:rsidR="002C0D06">
        <w:fldChar w:fldCharType="begin">
          <w:fldData xml:space="preserve">PEVuZE5vdGU+PENpdGU+PEF1dGhvcj5UZXItT3ZhbmVzeWFuPC9BdXRob3I+PFllYXI+MjAyMzwv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</w:fldData>
        </w:fldChar>
      </w:r>
      <w:r w:rsidR="002C0D06">
        <w:instrText xml:space="preserve"> ADDIN EN.CITE.DATA </w:instrText>
      </w:r>
      <w:r w:rsidR="002C0D06">
        <w:fldChar w:fldCharType="end"/>
      </w:r>
      <w:r w:rsidR="00602438">
        <w:fldChar w:fldCharType="separate"/>
      </w:r>
      <w:r w:rsidR="002C0D06" w:rsidRPr="002C0D06">
        <w:rPr>
          <w:noProof/>
          <w:vertAlign w:val="superscript"/>
        </w:rPr>
        <w:t>4-6</w:t>
      </w:r>
      <w:r w:rsidR="00602438">
        <w:fldChar w:fldCharType="end"/>
      </w:r>
      <w:r w:rsidR="00602438">
        <w:t>.</w:t>
      </w:r>
      <w:r w:rsidR="001073F6">
        <w:t xml:space="preserve"> </w:t>
      </w:r>
      <w:r w:rsidR="00845F5D">
        <w:t>Here,</w:t>
      </w:r>
      <w:r w:rsidR="00CF6481">
        <w:t xml:space="preserve"> we </w:t>
      </w:r>
      <w:r w:rsidR="002141B5">
        <w:t xml:space="preserve">sought </w:t>
      </w:r>
      <w:r w:rsidR="00BA0B64">
        <w:t>to apply</w:t>
      </w:r>
      <w:r w:rsidR="005B0397">
        <w:t xml:space="preserve"> a large-scale</w:t>
      </w:r>
      <w:r w:rsidR="00BA0B64">
        <w:t xml:space="preserve"> </w:t>
      </w:r>
      <w:r w:rsidR="002141B5">
        <w:t xml:space="preserve">unbiased method to </w:t>
      </w:r>
      <w:r w:rsidR="00CF6481">
        <w:t xml:space="preserve">identify </w:t>
      </w:r>
      <w:r w:rsidR="005B0397">
        <w:t>proteins</w:t>
      </w:r>
      <w:r w:rsidR="00CF6481">
        <w:t xml:space="preserve"> that can be used for </w:t>
      </w:r>
      <w:r w:rsidR="00F342ED">
        <w:t xml:space="preserve">EV </w:t>
      </w:r>
      <w:r w:rsidR="00CF6481">
        <w:t>immunocapture</w:t>
      </w:r>
      <w:r w:rsidR="00EB0529">
        <w:t>,</w:t>
      </w:r>
      <w:r w:rsidR="00CF6481">
        <w:t xml:space="preserve"> and</w:t>
      </w:r>
      <w:r w:rsidR="007A693C">
        <w:t xml:space="preserve"> to</w:t>
      </w:r>
      <w:r w:rsidR="00CF6481">
        <w:t xml:space="preserve"> </w:t>
      </w:r>
      <w:r w:rsidR="00C90C36">
        <w:t>corroborat</w:t>
      </w:r>
      <w:r w:rsidR="00694BF8">
        <w:t xml:space="preserve">e </w:t>
      </w:r>
      <w:r w:rsidR="00C90C36">
        <w:t>EV-</w:t>
      </w:r>
      <w:r w:rsidR="005F474B">
        <w:t>brain</w:t>
      </w:r>
      <w:r w:rsidR="00C90C36">
        <w:t xml:space="preserve">-cell origin </w:t>
      </w:r>
      <w:r w:rsidR="00F342ED">
        <w:t>based on internal cargo</w:t>
      </w:r>
      <w:r w:rsidR="007E5ADC">
        <w:t>.</w:t>
      </w:r>
    </w:p>
    <w:p w14:paraId="7FCD45EB" w14:textId="77777777" w:rsidR="00FB7432" w:rsidRDefault="00FB7432" w:rsidP="00FB7432"/>
    <w:p w14:paraId="0479AF4E" w14:textId="6127EA3B" w:rsidR="00FB7432" w:rsidRDefault="00FB7432" w:rsidP="00FB7432">
      <w:pPr>
        <w:rPr>
          <w:b/>
          <w:bCs/>
          <w:u w:val="single"/>
        </w:rPr>
      </w:pPr>
      <w:r w:rsidRPr="00FB7432">
        <w:rPr>
          <w:b/>
          <w:bCs/>
          <w:u w:val="single"/>
        </w:rPr>
        <w:t xml:space="preserve">Methods </w:t>
      </w:r>
    </w:p>
    <w:p w14:paraId="02316A3E" w14:textId="77777777" w:rsidR="007D5981" w:rsidRDefault="007D5981" w:rsidP="00FB7432">
      <w:pPr>
        <w:rPr>
          <w:b/>
          <w:bCs/>
          <w:u w:val="single"/>
        </w:rPr>
      </w:pPr>
    </w:p>
    <w:p w14:paraId="46625136" w14:textId="77777777" w:rsidR="007D5981" w:rsidRPr="007D5981" w:rsidRDefault="007D5981" w:rsidP="007D5981">
      <w:pPr>
        <w:rPr>
          <w:i/>
          <w:iCs/>
        </w:rPr>
      </w:pPr>
      <w:r w:rsidRPr="007D5981">
        <w:rPr>
          <w:i/>
          <w:iCs/>
        </w:rPr>
        <w:t xml:space="preserve">Human sample preparation: </w:t>
      </w:r>
    </w:p>
    <w:p w14:paraId="44D26A39" w14:textId="667BFF1C" w:rsidR="007D5981" w:rsidRDefault="00CD3C12" w:rsidP="007D5981">
      <w:ins w:id="89" w:author="Kipman, Maia" w:date="2024-03-23T13:28:00Z">
        <w:r>
          <w:t>One milliliter each of f</w:t>
        </w:r>
      </w:ins>
      <w:del w:id="90" w:author="Kipman, Maia" w:date="2024-03-23T13:28:00Z">
        <w:r w:rsidR="007D5981" w:rsidDel="00CD3C12">
          <w:delText>F</w:delText>
        </w:r>
      </w:del>
      <w:r w:rsidR="007D5981">
        <w:t>our healthy CSF samples (</w:t>
      </w:r>
      <w:proofErr w:type="spellStart"/>
      <w:r w:rsidR="007D5981">
        <w:t>PrecisionMed</w:t>
      </w:r>
      <w:proofErr w:type="spellEnd"/>
      <w:r w:rsidR="007D5981">
        <w:t>) were thawed at room temperature and centrifuged at 2,000 g for 10 minutes. Subsequently,</w:t>
      </w:r>
      <w:ins w:id="91" w:author="Kipman, Maia" w:date="2024-03-23T13:29:00Z">
        <w:r>
          <w:t xml:space="preserve"> the supernatant from </w:t>
        </w:r>
      </w:ins>
      <w:ins w:id="92" w:author="Kipman, Maia" w:date="2024-03-23T13:31:00Z">
        <w:r w:rsidR="00E05D36">
          <w:t xml:space="preserve">this first </w:t>
        </w:r>
      </w:ins>
      <w:ins w:id="93" w:author="Kipman, Maia" w:date="2024-03-23T13:29:00Z">
        <w:r>
          <w:t>centrifugation</w:t>
        </w:r>
      </w:ins>
      <w:ins w:id="94" w:author="Kipman, Maia" w:date="2024-03-23T13:30:00Z">
        <w:r>
          <w:t xml:space="preserve"> was transferred to a</w:t>
        </w:r>
      </w:ins>
      <w:ins w:id="95" w:author="Kipman, Maia" w:date="2024-03-23T13:29:00Z">
        <w:r>
          <w:t xml:space="preserve"> </w:t>
        </w:r>
      </w:ins>
      <w:del w:id="96" w:author="Kipman, Maia" w:date="2024-03-23T13:29:00Z">
        <w:r w:rsidR="007D5981" w:rsidDel="00CD3C12">
          <w:delText xml:space="preserve"> the samples were </w:delText>
        </w:r>
      </w:del>
      <w:del w:id="97" w:author="Kipman, Maia" w:date="2024-03-23T13:30:00Z">
        <w:r w:rsidR="007D5981" w:rsidDel="00CD3C12">
          <w:delText xml:space="preserve">centrifuged through a </w:delText>
        </w:r>
      </w:del>
      <w:r w:rsidR="007D5981">
        <w:t>0.45-</w:t>
      </w:r>
      <w:r w:rsidR="007D5981" w:rsidRPr="00D55B59">
        <w:t>µ</w:t>
      </w:r>
      <w:r w:rsidR="007D5981">
        <w:t>m Corning Costar Spin-X filter (Sigma-Aldrich)</w:t>
      </w:r>
      <w:ins w:id="98" w:author="Kipman, Maia" w:date="2024-03-23T13:30:00Z">
        <w:r>
          <w:t xml:space="preserve"> and centrifuged</w:t>
        </w:r>
      </w:ins>
      <w:r w:rsidR="007D5981">
        <w:t xml:space="preserve"> </w:t>
      </w:r>
      <w:ins w:id="99" w:author="Kipman, Maia" w:date="2024-03-23T15:26:00Z">
        <w:r w:rsidR="002D3499">
          <w:t xml:space="preserve">again </w:t>
        </w:r>
      </w:ins>
      <w:r w:rsidR="007D5981">
        <w:t xml:space="preserve">at 2,000 g </w:t>
      </w:r>
      <w:ins w:id="100" w:author="Kipman, Maia" w:date="2024-03-23T13:31:00Z">
        <w:r w:rsidR="00E05D36">
          <w:t xml:space="preserve">for 10 minutes </w:t>
        </w:r>
      </w:ins>
      <w:r w:rsidR="007D5981">
        <w:t>at room temperature.</w:t>
      </w:r>
      <w:ins w:id="101" w:author="Kipman, Maia" w:date="2024-03-23T13:31:00Z">
        <w:r w:rsidR="00E05D36">
          <w:t xml:space="preserve"> The flow through from this filtration was used for</w:t>
        </w:r>
      </w:ins>
      <w:ins w:id="102" w:author="Kipman, Maia" w:date="2024-03-23T13:32:00Z">
        <w:r w:rsidR="00E05D36">
          <w:t xml:space="preserve"> downstream experiments. </w:t>
        </w:r>
      </w:ins>
    </w:p>
    <w:p w14:paraId="5741E2E0" w14:textId="77777777" w:rsidR="007D5981" w:rsidRDefault="007D5981" w:rsidP="007D5981"/>
    <w:p w14:paraId="15A980DF" w14:textId="77777777" w:rsidR="007D5981" w:rsidRPr="007D5981" w:rsidRDefault="007D5981" w:rsidP="007D5981">
      <w:pPr>
        <w:rPr>
          <w:i/>
          <w:iCs/>
        </w:rPr>
      </w:pPr>
      <w:r w:rsidRPr="007D5981">
        <w:rPr>
          <w:i/>
          <w:iCs/>
        </w:rPr>
        <w:t xml:space="preserve">Size exclusion chromatography and fraction processing: </w:t>
      </w:r>
    </w:p>
    <w:p w14:paraId="22C1A828" w14:textId="2E3A8B63" w:rsidR="007D5981" w:rsidRDefault="007D5981" w:rsidP="007D5981">
      <w:r>
        <w:t xml:space="preserve">Sepharose CL-6B resin (GE Healthcare) was washed with an equal volume of PBS 3 times. For each wash, the resin was allowed to settle at </w:t>
      </w:r>
      <w:r w:rsidRPr="00D55B59">
        <w:t xml:space="preserve">4°C </w:t>
      </w:r>
      <w:r>
        <w:t xml:space="preserve">overnight before the PBS was poured off and replaced. </w:t>
      </w:r>
      <w:ins w:id="103" w:author="Sydney D'Amaddio" w:date="2024-03-27T10:55:00Z">
        <w:r w:rsidR="00A13EDE">
          <w:t>Following the washes, the resin was stored in an equal volume of PBS.</w:t>
        </w:r>
      </w:ins>
    </w:p>
    <w:p w14:paraId="7A5CC265" w14:textId="77777777" w:rsidR="007D5981" w:rsidRDefault="007D5981" w:rsidP="007D5981"/>
    <w:p w14:paraId="539AA1EA" w14:textId="2C5C4576" w:rsidR="007D5981" w:rsidRDefault="007D5981" w:rsidP="007D5981">
      <w:proofErr w:type="spellStart"/>
      <w:r w:rsidRPr="00D55B59">
        <w:t>Ec</w:t>
      </w:r>
      <w:r>
        <w:t>o</w:t>
      </w:r>
      <w:r w:rsidRPr="00D55B59">
        <w:t>no</w:t>
      </w:r>
      <w:proofErr w:type="spellEnd"/>
      <w:r w:rsidRPr="00D55B59">
        <w:t>-Pac Chromatography column</w:t>
      </w:r>
      <w:r>
        <w:t>s</w:t>
      </w:r>
      <w:r w:rsidRPr="00D55B59">
        <w:t xml:space="preserve"> (Bio-Rad)</w:t>
      </w:r>
      <w:r>
        <w:t xml:space="preserve"> were prepared immediately prior to fractionation. For each sample, washed resin was poured into a column to achieve a resin bed volume of 10.2 mL. A </w:t>
      </w:r>
      <w:r w:rsidRPr="00D55B59">
        <w:t>polyethylene bed</w:t>
      </w:r>
      <w:r>
        <w:t xml:space="preserve"> </w:t>
      </w:r>
      <w:r w:rsidRPr="00D55B59">
        <w:t>support</w:t>
      </w:r>
      <w:r>
        <w:t xml:space="preserve"> (</w:t>
      </w:r>
      <w:r w:rsidRPr="00D55B59">
        <w:t>Bio-Rad</w:t>
      </w:r>
      <w:r>
        <w:t xml:space="preserve">) was inserted </w:t>
      </w:r>
      <w:del w:id="104" w:author="Sydney D'Amaddio" w:date="2024-03-27T10:55:00Z">
        <w:r w:rsidDel="00A13EDE">
          <w:delText xml:space="preserve">into </w:delText>
        </w:r>
      </w:del>
      <w:ins w:id="105" w:author="Sydney D'Amaddio" w:date="2024-03-27T10:55:00Z">
        <w:r w:rsidR="00A13EDE">
          <w:t>on</w:t>
        </w:r>
        <w:r w:rsidR="00A13EDE">
          <w:t xml:space="preserve"> </w:t>
        </w:r>
      </w:ins>
      <w:r>
        <w:t xml:space="preserve">the top of the resin to compress to a bed volume of 10 mL. The packed resin was then washed with 20 mL of PBS. Immediately following the elution of the wash, 1 mL of each </w:t>
      </w:r>
      <w:ins w:id="106" w:author="Kipman, Maia" w:date="2024-03-23T15:33:00Z">
        <w:r w:rsidR="002D3499">
          <w:t xml:space="preserve">CSF </w:t>
        </w:r>
      </w:ins>
      <w:r>
        <w:t>sample was added to the respective column</w:t>
      </w:r>
      <w:ins w:id="107" w:author="Kipman, Maia" w:date="2024-03-23T15:31:00Z">
        <w:r w:rsidR="002D3499">
          <w:t xml:space="preserve"> and fraction collection </w:t>
        </w:r>
      </w:ins>
      <w:ins w:id="108" w:author="Kipman, Maia" w:date="2024-03-23T15:33:00Z">
        <w:r w:rsidR="002D3499">
          <w:t>commenced</w:t>
        </w:r>
      </w:ins>
      <w:ins w:id="109" w:author="Kipman, Maia" w:date="2024-03-23T15:31:00Z">
        <w:r w:rsidR="002D3499">
          <w:t xml:space="preserve"> in 0.5mL increments. When the 1mL of </w:t>
        </w:r>
      </w:ins>
      <w:ins w:id="110" w:author="Kipman, Maia" w:date="2024-03-25T07:19:00Z">
        <w:r w:rsidR="00E9471A">
          <w:t>CSF</w:t>
        </w:r>
      </w:ins>
      <w:ins w:id="111" w:author="Kipman, Maia" w:date="2024-03-23T15:31:00Z">
        <w:r w:rsidR="002D3499">
          <w:t xml:space="preserve"> ha</w:t>
        </w:r>
      </w:ins>
      <w:ins w:id="112" w:author="Kipman, Maia" w:date="2024-03-23T15:32:00Z">
        <w:r w:rsidR="002D3499">
          <w:t xml:space="preserve">d flowed through, </w:t>
        </w:r>
      </w:ins>
      <w:del w:id="113" w:author="Kipman, Maia" w:date="2024-03-23T15:27:00Z">
        <w:r w:rsidDel="002D3499">
          <w:delText>.</w:delText>
        </w:r>
      </w:del>
      <w:r>
        <w:t xml:space="preserve">0.5 mL of PBS was added to the column sequentially until fractions 1-15 were collected. </w:t>
      </w:r>
      <w:ins w:id="114" w:author="Kipman, Maia" w:date="2024-03-23T15:32:00Z">
        <w:r w:rsidR="002D3499">
          <w:t>F</w:t>
        </w:r>
      </w:ins>
      <w:del w:id="115" w:author="Kipman, Maia" w:date="2024-03-23T15:31:00Z">
        <w:r w:rsidDel="002D3499">
          <w:delText>F</w:delText>
        </w:r>
      </w:del>
      <w:r>
        <w:t xml:space="preserve">ractions 1-5 were discarded to avoid redundancy, as </w:t>
      </w:r>
      <w:commentRangeStart w:id="116"/>
      <w:r>
        <w:t xml:space="preserve">fractions 1-6 consist of </w:t>
      </w:r>
      <w:del w:id="117" w:author="Sydney D'Amaddio" w:date="2024-03-27T10:56:00Z">
        <w:r w:rsidDel="00A13EDE">
          <w:delText>dead volume</w:delText>
        </w:r>
      </w:del>
      <w:ins w:id="118" w:author="Sydney D'Amaddio" w:date="2024-03-27T10:56:00Z">
        <w:r w:rsidR="00A13EDE">
          <w:t>PBS remaining from the previous washes</w:t>
        </w:r>
      </w:ins>
      <w:r>
        <w:t>.</w:t>
      </w:r>
      <w:commentRangeEnd w:id="116"/>
      <w:r w:rsidR="003866BC">
        <w:rPr>
          <w:rStyle w:val="CommentReference"/>
        </w:rPr>
        <w:commentReference w:id="116"/>
      </w:r>
    </w:p>
    <w:p w14:paraId="6E426659" w14:textId="6AE18E2A" w:rsidR="007D5981" w:rsidRDefault="007D5981" w:rsidP="007D5981">
      <w:pPr>
        <w:rPr>
          <w:ins w:id="119" w:author="Sydney D'Amaddio" w:date="2024-03-27T10:57:00Z"/>
        </w:rPr>
      </w:pPr>
    </w:p>
    <w:p w14:paraId="6A17DA57" w14:textId="7E4641AF" w:rsidR="00A13EDE" w:rsidDel="00A13EDE" w:rsidRDefault="00A13EDE" w:rsidP="007D5981">
      <w:pPr>
        <w:rPr>
          <w:del w:id="120" w:author="Sydney D'Amaddio" w:date="2024-03-27T10:57:00Z"/>
        </w:rPr>
      </w:pPr>
      <w:ins w:id="121" w:author="Sydney D'Amaddio" w:date="2024-03-27T10:57:00Z">
        <w:r>
          <w:t>Fractions 6-15 were transferred to separate</w:t>
        </w:r>
      </w:ins>
    </w:p>
    <w:p w14:paraId="045D4418" w14:textId="6852CD1C" w:rsidR="007D5981" w:rsidRDefault="007D5981" w:rsidP="007D5981">
      <w:del w:id="122" w:author="Sydney D'Amaddio" w:date="2024-03-27T10:57:00Z">
        <w:r w:rsidDel="00A13EDE">
          <w:delText>Each fraction 6-15 was transferred to a</w:delText>
        </w:r>
      </w:del>
      <w:r>
        <w:t xml:space="preserve"> 10 </w:t>
      </w:r>
      <w:proofErr w:type="spellStart"/>
      <w:r>
        <w:t>kDa</w:t>
      </w:r>
      <w:proofErr w:type="spellEnd"/>
      <w:r>
        <w:t xml:space="preserve"> MWCO Amicon </w:t>
      </w:r>
      <w:r w:rsidRPr="001A06F6">
        <w:t>Ultra Centrifugal Filter</w:t>
      </w:r>
      <w:r>
        <w:t xml:space="preserve">s (Sigma-Aldrich) and diluted to a total volume of 1.5 mL with PBS. These fractions were then centrifuged at 2,000 g at </w:t>
      </w:r>
      <w:r w:rsidRPr="00D55B59">
        <w:t>4°C</w:t>
      </w:r>
      <w:r>
        <w:t xml:space="preserve"> until all fractions were concentrated 15-fold. The concentrated fractions were </w:t>
      </w:r>
      <w:del w:id="123" w:author="Kipman, Maia" w:date="2024-03-25T07:24:00Z">
        <w:r w:rsidDel="00E9471A">
          <w:delText xml:space="preserve">normalized </w:delText>
        </w:r>
      </w:del>
      <w:ins w:id="124" w:author="Kipman, Maia" w:date="2024-03-25T07:24:00Z">
        <w:r w:rsidR="00E9471A">
          <w:t xml:space="preserve">brought </w:t>
        </w:r>
      </w:ins>
      <w:r>
        <w:t>to</w:t>
      </w:r>
      <w:ins w:id="125" w:author="Kipman, Maia" w:date="2024-03-25T07:24:00Z">
        <w:r w:rsidR="00E9471A">
          <w:t xml:space="preserve"> a volume of</w:t>
        </w:r>
      </w:ins>
      <w:r>
        <w:t xml:space="preserve"> 97 µL with PBS</w:t>
      </w:r>
      <w:del w:id="126" w:author="Kipman, Maia" w:date="2024-03-25T07:24:00Z">
        <w:r w:rsidDel="00E9471A">
          <w:delText xml:space="preserve"> normalization an</w:delText>
        </w:r>
      </w:del>
      <w:ins w:id="127" w:author="Kipman, Maia" w:date="2024-03-25T07:24:00Z">
        <w:r w:rsidR="00E9471A">
          <w:t>.</w:t>
        </w:r>
      </w:ins>
      <w:del w:id="128" w:author="Kipman, Maia" w:date="2024-03-25T07:24:00Z">
        <w:r w:rsidDel="00E9471A">
          <w:delText>d</w:delText>
        </w:r>
      </w:del>
      <w:ins w:id="129" w:author="Sydney D'Amaddio" w:date="2024-03-27T10:58:00Z">
        <w:r w:rsidR="00A13EDE">
          <w:t>.</w:t>
        </w:r>
      </w:ins>
      <w:del w:id="130" w:author="Kipman, Maia" w:date="2024-03-25T07:24:00Z">
        <w:r w:rsidDel="00E9471A">
          <w:delText>,</w:delText>
        </w:r>
      </w:del>
      <w:del w:id="131" w:author="Sydney D'Amaddio" w:date="2024-03-27T10:58:00Z">
        <w:r w:rsidDel="00A13EDE">
          <w:delText xml:space="preserve"> </w:delText>
        </w:r>
      </w:del>
      <w:r>
        <w:t xml:space="preserve">76 µL was transferred to a 96 well plate supplied by OLINK. </w:t>
      </w:r>
      <w:commentRangeStart w:id="132"/>
      <w:r>
        <w:t xml:space="preserve">Triton X-100 </w:t>
      </w:r>
      <w:commentRangeEnd w:id="132"/>
      <w:r w:rsidR="00A13EDE">
        <w:rPr>
          <w:rStyle w:val="CommentReference"/>
        </w:rPr>
        <w:commentReference w:id="132"/>
      </w:r>
      <w:r>
        <w:t xml:space="preserve">was added to a final concentration of 1% by volume, and the plate was stored at -80 </w:t>
      </w:r>
      <w:r w:rsidRPr="00D55B59">
        <w:t>°C</w:t>
      </w:r>
      <w:r>
        <w:t>. The remaining 21 µL of fraction volume was used to measure CD81 by SIMOA.</w:t>
      </w:r>
    </w:p>
    <w:p w14:paraId="090A0598" w14:textId="77777777" w:rsidR="007D5981" w:rsidRDefault="007D5981" w:rsidP="007D5981"/>
    <w:p w14:paraId="60854686" w14:textId="77777777" w:rsidR="007D5981" w:rsidRPr="007D5981" w:rsidRDefault="007D5981" w:rsidP="007D5981">
      <w:pPr>
        <w:rPr>
          <w:i/>
          <w:iCs/>
        </w:rPr>
      </w:pPr>
      <w:r w:rsidRPr="007D5981">
        <w:rPr>
          <w:i/>
          <w:iCs/>
        </w:rPr>
        <w:t xml:space="preserve">SIMOA CD81 sample analysis: </w:t>
      </w:r>
    </w:p>
    <w:p w14:paraId="73EF6642" w14:textId="5B76757B" w:rsidR="007D5981" w:rsidRDefault="007D5981" w:rsidP="007D5981">
      <w:r>
        <w:t xml:space="preserve">The SIMOA analysis was </w:t>
      </w:r>
      <w:r w:rsidRPr="00A361DC">
        <w:t>performed according to the manufacturer’s instruction</w:t>
      </w:r>
      <w:r>
        <w:t xml:space="preserve">. Reagent preparation and assay parameters were followed as described previously in </w:t>
      </w:r>
      <w:r w:rsidRPr="00127791">
        <w:rPr>
          <w:i/>
          <w:iCs/>
        </w:rPr>
        <w:t>Norman</w:t>
      </w:r>
      <w:r>
        <w:rPr>
          <w:i/>
          <w:iCs/>
        </w:rPr>
        <w:t xml:space="preserve"> &amp; Ter-</w:t>
      </w:r>
      <w:proofErr w:type="spellStart"/>
      <w:r>
        <w:rPr>
          <w:i/>
          <w:iCs/>
        </w:rPr>
        <w:t>Ovanesyan</w:t>
      </w:r>
      <w:proofErr w:type="spellEnd"/>
      <w:r w:rsidRPr="00127791">
        <w:rPr>
          <w:i/>
          <w:iCs/>
        </w:rPr>
        <w:t xml:space="preserve"> et al.</w:t>
      </w:r>
      <w:r>
        <w:rPr>
          <w:i/>
          <w:iCs/>
        </w:rPr>
        <w:t xml:space="preserve"> (2021)</w:t>
      </w:r>
      <w:r>
        <w:rPr>
          <w:i/>
          <w:iCs/>
        </w:rPr>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Pr>
          <w:i/>
          <w:iCs/>
        </w:rPr>
        <w:instrText xml:space="preserve"> ADDIN EN.CITE </w:instrText>
      </w:r>
      <w:r>
        <w:rPr>
          <w:i/>
          <w:iCs/>
        </w:rPr>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Pr>
          <w:i/>
          <w:iCs/>
        </w:rPr>
        <w:instrText xml:space="preserve"> ADDIN EN.CITE.DATA </w:instrText>
      </w:r>
      <w:r>
        <w:rPr>
          <w:i/>
          <w:iCs/>
        </w:rPr>
      </w:r>
      <w:r>
        <w:rPr>
          <w:i/>
          <w:iCs/>
        </w:rPr>
        <w:fldChar w:fldCharType="end"/>
      </w:r>
      <w:r>
        <w:rPr>
          <w:i/>
          <w:iCs/>
        </w:rPr>
      </w:r>
      <w:r>
        <w:rPr>
          <w:i/>
          <w:iCs/>
        </w:rPr>
        <w:fldChar w:fldCharType="separate"/>
      </w:r>
      <w:r w:rsidRPr="007D5981">
        <w:rPr>
          <w:i/>
          <w:iCs/>
          <w:noProof/>
          <w:vertAlign w:val="superscript"/>
        </w:rPr>
        <w:t>4</w:t>
      </w:r>
      <w:r>
        <w:rPr>
          <w:i/>
          <w:iCs/>
        </w:rPr>
        <w:fldChar w:fldCharType="end"/>
      </w:r>
      <w:r>
        <w:rPr>
          <w:i/>
          <w:iCs/>
        </w:rPr>
        <w:t xml:space="preserve">. </w:t>
      </w:r>
      <w:r>
        <w:t>Abcam (</w:t>
      </w:r>
      <w:r w:rsidRPr="0039196A">
        <w:t>ab79559</w:t>
      </w:r>
      <w:r>
        <w:t xml:space="preserve">, clone M38) and </w:t>
      </w:r>
      <w:proofErr w:type="spellStart"/>
      <w:r>
        <w:t>Biolegend</w:t>
      </w:r>
      <w:proofErr w:type="spellEnd"/>
      <w:r>
        <w:t xml:space="preserve"> (</w:t>
      </w:r>
      <w:r w:rsidRPr="0039196A">
        <w:t>349502</w:t>
      </w:r>
      <w:r>
        <w:t xml:space="preserve">, clone 5A6) were used as capture and detector antibodies respectively. Human recombinant CD81 from </w:t>
      </w:r>
      <w:proofErr w:type="spellStart"/>
      <w:r>
        <w:t>Origene</w:t>
      </w:r>
      <w:proofErr w:type="spellEnd"/>
      <w:r>
        <w:t xml:space="preserve"> (</w:t>
      </w:r>
      <w:r w:rsidRPr="00B1438A">
        <w:t>TP317508</w:t>
      </w:r>
      <w:r>
        <w:t>) was used in the calibration curve. Data analysis was performed using GraphPad Prism version 10.1.1.</w:t>
      </w:r>
    </w:p>
    <w:p w14:paraId="4232DB2D" w14:textId="77777777" w:rsidR="007D5981" w:rsidRDefault="007D5981" w:rsidP="007D5981"/>
    <w:p w14:paraId="340F2816" w14:textId="032D7C37" w:rsidR="007D5981" w:rsidRPr="007D5981" w:rsidRDefault="007D5981" w:rsidP="007D5981">
      <w:pPr>
        <w:rPr>
          <w:i/>
          <w:iCs/>
        </w:rPr>
      </w:pPr>
      <w:del w:id="133" w:author="Sydney D'Amaddio" w:date="2024-03-27T17:46:00Z">
        <w:r w:rsidRPr="007D5981" w:rsidDel="001D4A2E">
          <w:rPr>
            <w:i/>
            <w:iCs/>
          </w:rPr>
          <w:delText xml:space="preserve">OLINK </w:delText>
        </w:r>
      </w:del>
      <w:proofErr w:type="spellStart"/>
      <w:ins w:id="134" w:author="Sydney D'Amaddio" w:date="2024-03-27T17:46:00Z">
        <w:r w:rsidR="001D4A2E">
          <w:rPr>
            <w:i/>
            <w:iCs/>
          </w:rPr>
          <w:t>Olink</w:t>
        </w:r>
        <w:proofErr w:type="spellEnd"/>
        <w:r w:rsidR="001D4A2E" w:rsidRPr="007D5981">
          <w:rPr>
            <w:i/>
            <w:iCs/>
          </w:rPr>
          <w:t xml:space="preserve"> </w:t>
        </w:r>
      </w:ins>
      <w:r w:rsidRPr="007D5981">
        <w:rPr>
          <w:i/>
          <w:iCs/>
        </w:rPr>
        <w:t>sample analysis:</w:t>
      </w:r>
    </w:p>
    <w:p w14:paraId="4481AC8F" w14:textId="65B795E6" w:rsidR="007D5981" w:rsidRPr="00B1438A" w:rsidRDefault="007D5981" w:rsidP="007D5981">
      <w:r>
        <w:t>Samples were shipped on dry ice to The Broad Institute in Cambridge, MA for analysis by</w:t>
      </w:r>
      <w:ins w:id="135" w:author="Sydney D'Amaddio" w:date="2024-03-27T17:45:00Z">
        <w:r w:rsidR="001D4A2E">
          <w:t xml:space="preserve"> the</w:t>
        </w:r>
      </w:ins>
      <w:r>
        <w:t xml:space="preserve"> </w:t>
      </w:r>
      <w:proofErr w:type="spellStart"/>
      <w:r>
        <w:t>Olink</w:t>
      </w:r>
      <w:proofErr w:type="spellEnd"/>
      <w:r>
        <w:t xml:space="preserve"> HT platform, which measures 5416 unique proteins. </w:t>
      </w:r>
    </w:p>
    <w:p w14:paraId="0701B551" w14:textId="77777777" w:rsidR="007D5981" w:rsidRDefault="007D5981" w:rsidP="007D5981">
      <w:pPr>
        <w:rPr>
          <w:b/>
        </w:rPr>
      </w:pPr>
      <w:bookmarkStart w:id="136" w:name="_GoBack"/>
      <w:bookmarkEnd w:id="136"/>
    </w:p>
    <w:p w14:paraId="67959F51" w14:textId="77777777" w:rsidR="007D5981" w:rsidRPr="007D5981" w:rsidRDefault="007D5981" w:rsidP="007D5981">
      <w:pPr>
        <w:rPr>
          <w:bCs/>
          <w:i/>
          <w:iCs/>
        </w:rPr>
      </w:pPr>
      <w:r w:rsidRPr="007D5981">
        <w:rPr>
          <w:bCs/>
          <w:i/>
          <w:iCs/>
        </w:rPr>
        <w:lastRenderedPageBreak/>
        <w:t>Data Analysis Methods:</w:t>
      </w:r>
    </w:p>
    <w:p w14:paraId="720DDDC9" w14:textId="34065F67" w:rsidR="007D5981" w:rsidRPr="00F94200" w:rsidRDefault="007D5981" w:rsidP="007D5981">
      <w:pPr>
        <w:rPr>
          <w:b/>
        </w:rPr>
      </w:pPr>
      <w:r>
        <w:t>Protein levels were reported in normalized protein expression values (NPX). NPX is an arbitrary unit on a Log2 scale and reflects the relative concentrations of selected proteins in the sample of interest</w:t>
      </w:r>
      <w:r>
        <w:fldChar w:fldCharType="begin">
          <w:fldData xml:space="preserve">PEVuZE5vdGU+PENpdGU+PEF1dGhvcj5EaW9yaW88L0F1dGhvcj48WWVhcj4yMDIxPC9ZZWFyPjxS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</w:fldData>
        </w:fldChar>
      </w:r>
      <w:r>
        <w:instrText xml:space="preserve"> ADDIN EN.CITE </w:instrText>
      </w:r>
      <w:r>
        <w:fldChar w:fldCharType="begin">
          <w:fldData xml:space="preserve">PEVuZE5vdGU+PENpdGU+PEF1dGhvcj5EaW9yaW88L0F1dGhvcj48WWVhcj4yMDIxPC9ZZWFyPjxS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</w:fldData>
        </w:fldChar>
      </w:r>
      <w:r>
        <w:instrText xml:space="preserve"> ADDIN EN.CITE.DATA </w:instrText>
      </w:r>
      <w:r>
        <w:fldChar w:fldCharType="end"/>
      </w:r>
      <w:r>
        <w:fldChar w:fldCharType="separate"/>
      </w:r>
      <w:r w:rsidRPr="007D5981">
        <w:rPr>
          <w:noProof/>
          <w:vertAlign w:val="superscript"/>
        </w:rPr>
        <w:t>7</w:t>
      </w:r>
      <w:r>
        <w:fldChar w:fldCharType="end"/>
      </w:r>
      <w:r>
        <w:t>.</w:t>
      </w:r>
      <w:ins w:id="137" w:author="Kipman, Maia" w:date="2024-03-23T15:49:00Z">
        <w:r w:rsidR="0099085E">
          <w:rPr>
            <w:b/>
          </w:rPr>
          <w:t xml:space="preserve"> </w:t>
        </w:r>
      </w:ins>
      <w:del w:id="138" w:author="Kipman, Maia" w:date="2024-03-23T15:49:00Z">
        <w:r w:rsidDel="0099085E">
          <w:rPr>
            <w:b/>
          </w:rPr>
          <w:delText xml:space="preserve"> </w:delText>
        </w:r>
      </w:del>
      <w:r>
        <w:t xml:space="preserve">All analysis was conducted in Python (version 3.11.5) using Visual Studio Code (Microsoft Corporation, Redmond, Washington). Methods for </w:t>
      </w:r>
      <w:proofErr w:type="spellStart"/>
      <w:r>
        <w:t>Olink</w:t>
      </w:r>
      <w:proofErr w:type="spellEnd"/>
      <w:r>
        <w:t xml:space="preserve"> data pre-processing is available on their website (</w:t>
      </w:r>
      <w:hyperlink r:id="rId9" w:history="1">
        <w:r w:rsidRPr="00CE08B2">
          <w:rPr>
            <w:rStyle w:val="Hyperlink"/>
          </w:rPr>
          <w:t>https://ww</w:t>
        </w:r>
        <w:r w:rsidRPr="00CE08B2">
          <w:rPr>
            <w:rStyle w:val="Hyperlink"/>
          </w:rPr>
          <w:t>w</w:t>
        </w:r>
        <w:r w:rsidRPr="00CE08B2">
          <w:rPr>
            <w:rStyle w:val="Hyperlink"/>
          </w:rPr>
          <w:t>.olink.com/content/uploads/2022/04/data-analysis-npx-manager.pdf</w:t>
        </w:r>
      </w:hyperlink>
      <w:r>
        <w:t xml:space="preserve">), and includes normalization. The HT panel includes 5420 proteins, including 5416 unique proteins and two assays processed in triplicate. No lower limit of detection was reported by </w:t>
      </w:r>
      <w:proofErr w:type="spellStart"/>
      <w:r>
        <w:t>Olink</w:t>
      </w:r>
      <w:proofErr w:type="spellEnd"/>
      <w:r>
        <w:t xml:space="preserve">, </w:t>
      </w:r>
      <w:commentRangeStart w:id="139"/>
      <w:r>
        <w:t>so it is assumed that all data points are above the lower limit of detection</w:t>
      </w:r>
      <w:ins w:id="140" w:author="Kipman, Maia" w:date="2024-03-23T15:51:00Z">
        <w:r w:rsidR="00EE3CAD">
          <w:t xml:space="preserve"> and thus given a value greater than zero</w:t>
        </w:r>
      </w:ins>
      <w:commentRangeEnd w:id="139"/>
      <w:r w:rsidR="003866BC">
        <w:rPr>
          <w:rStyle w:val="CommentReference"/>
        </w:rPr>
        <w:commentReference w:id="139"/>
      </w:r>
      <w:r>
        <w:t xml:space="preserve">. The data points were </w:t>
      </w:r>
      <w:commentRangeStart w:id="141"/>
      <w:del w:id="142" w:author="Sydney D'Amaddio" w:date="2024-03-27T17:49:00Z">
        <w:r w:rsidDel="001D4A2E">
          <w:delText xml:space="preserve">all </w:delText>
        </w:r>
      </w:del>
      <w:ins w:id="143" w:author="Sydney D'Amaddio" w:date="2024-03-27T17:49:00Z">
        <w:r w:rsidR="001D4A2E">
          <w:t xml:space="preserve">further normalized using </w:t>
        </w:r>
        <w:proofErr w:type="spellStart"/>
        <w:r w:rsidR="001D4A2E">
          <w:t>Olink’s</w:t>
        </w:r>
        <w:proofErr w:type="spellEnd"/>
        <w:r w:rsidR="001D4A2E">
          <w:t xml:space="preserve"> negative controls</w:t>
        </w:r>
      </w:ins>
      <w:ins w:id="144" w:author="Sydney D'Amaddio" w:date="2024-03-27T17:50:00Z">
        <w:r w:rsidR="001D4A2E">
          <w:t xml:space="preserve"> and</w:t>
        </w:r>
      </w:ins>
      <w:ins w:id="145" w:author="Sydney D'Amaddio" w:date="2024-03-27T17:49:00Z">
        <w:r w:rsidR="001D4A2E">
          <w:t xml:space="preserve"> </w:t>
        </w:r>
      </w:ins>
      <w:commentRangeEnd w:id="141"/>
      <w:ins w:id="146" w:author="Sydney D'Amaddio" w:date="2024-03-27T20:27:00Z">
        <w:r w:rsidR="003866BC">
          <w:rPr>
            <w:rStyle w:val="CommentReference"/>
          </w:rPr>
          <w:commentReference w:id="141"/>
        </w:r>
      </w:ins>
      <w:r>
        <w:t>linearized</w:t>
      </w:r>
      <w:ins w:id="147" w:author="Sydney D'Amaddio" w:date="2024-03-27T17:50:00Z">
        <w:r w:rsidR="001D4A2E">
          <w:t xml:space="preserve">. Two </w:t>
        </w:r>
      </w:ins>
      <w:del w:id="148" w:author="Sydney D'Amaddio" w:date="2024-03-27T17:50:00Z">
        <w:r w:rsidDel="001D4A2E">
          <w:delText xml:space="preserve">, and two </w:delText>
        </w:r>
      </w:del>
      <w:r>
        <w:t>assays that were processed in triplicate were removed from downstream high throughput analysis.</w:t>
      </w:r>
    </w:p>
    <w:p w14:paraId="19024F6C" w14:textId="77777777" w:rsidR="007D5981" w:rsidRDefault="007D5981" w:rsidP="007D5981"/>
    <w:p w14:paraId="08ADAF30" w14:textId="77777777" w:rsidR="007D5981" w:rsidRPr="007D5981" w:rsidRDefault="007D5981" w:rsidP="007D5981">
      <w:pPr>
        <w:rPr>
          <w:i/>
        </w:rPr>
      </w:pPr>
      <w:r w:rsidRPr="007D5981">
        <w:rPr>
          <w:i/>
        </w:rPr>
        <w:t>Fractionation Analysis:</w:t>
      </w:r>
    </w:p>
    <w:p w14:paraId="0A268CD2" w14:textId="0E03442A" w:rsidR="007D5981" w:rsidRDefault="007D5981" w:rsidP="007D5981">
      <w:pPr>
        <w:rPr>
          <w:ins w:id="149" w:author="Sydney D'Amaddio" w:date="2024-03-27T11:16:00Z"/>
        </w:rPr>
      </w:pPr>
      <w:commentRangeStart w:id="150"/>
      <w:r>
        <w:t xml:space="preserve">Four individual fractionated CSF samples (fractions 6-15) were submitted to </w:t>
      </w:r>
      <w:proofErr w:type="spellStart"/>
      <w:r>
        <w:t>Olink</w:t>
      </w:r>
      <w:proofErr w:type="spellEnd"/>
      <w:r>
        <w:t xml:space="preserve"> for analysis. Only fractions 7, 9, 10, 11, 12, and 13 were used to verify whether a protein exhibited the fractionation pattern typical for EV-associated proteins</w:t>
      </w:r>
      <w:r>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instrText xml:space="preserve"> ADDIN EN.CITE </w:instrText>
      </w:r>
      <w:r>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instrText xml:space="preserve"> ADDIN EN.CITE.DATA </w:instrText>
      </w:r>
      <w:r>
        <w:fldChar w:fldCharType="end"/>
      </w:r>
      <w:r>
        <w:fldChar w:fldCharType="separate"/>
      </w:r>
      <w:r w:rsidRPr="007D5981">
        <w:rPr>
          <w:noProof/>
          <w:vertAlign w:val="superscript"/>
        </w:rPr>
        <w:t>4</w:t>
      </w:r>
      <w:r>
        <w:fldChar w:fldCharType="end"/>
      </w:r>
      <w:r>
        <w:t>. For each fraction of interest, the median NPX was calculated for each protein.</w:t>
      </w:r>
      <w:commentRangeStart w:id="151"/>
      <w:r>
        <w:t xml:space="preserve"> A protein was considered to have the fractionation pattern typical of EV-associated proteins if the medians of fractions 9 and 10 were greater than the medians for fractions 7, 11, 12, and 13</w:t>
      </w:r>
      <w:commentRangeEnd w:id="151"/>
      <w:r w:rsidR="004055B9">
        <w:rPr>
          <w:rStyle w:val="CommentReference"/>
        </w:rPr>
        <w:commentReference w:id="151"/>
      </w:r>
      <w:r>
        <w:t xml:space="preserve">. </w:t>
      </w:r>
      <w:commentRangeEnd w:id="150"/>
      <w:r w:rsidR="0024573C">
        <w:rPr>
          <w:rStyle w:val="CommentReference"/>
        </w:rPr>
        <w:commentReference w:id="150"/>
      </w:r>
    </w:p>
    <w:p w14:paraId="27483601" w14:textId="184C89C0" w:rsidR="005A2E41" w:rsidRDefault="005A2E41" w:rsidP="007D5981">
      <w:pPr>
        <w:rPr>
          <w:ins w:id="152" w:author="Sydney D'Amaddio" w:date="2024-03-27T11:16:00Z"/>
        </w:rPr>
      </w:pPr>
    </w:p>
    <w:p w14:paraId="4B4D45DE" w14:textId="1425C366" w:rsidR="005A2E41" w:rsidRDefault="005A2E41" w:rsidP="007D5981">
      <w:pPr>
        <w:rPr>
          <w:ins w:id="153" w:author="Sydney D'Amaddio" w:date="2024-03-27T20:13:00Z"/>
        </w:rPr>
      </w:pPr>
      <w:commentRangeStart w:id="154"/>
      <w:ins w:id="155" w:author="Sydney D'Amaddio" w:date="2024-03-27T11:16:00Z">
        <w:r>
          <w:rPr>
            <w:noProof/>
          </w:rPr>
          <w:drawing>
            <wp:inline distT="0" distB="0" distL="0" distR="0" wp14:anchorId="26D3053D" wp14:editId="087CB8F9">
              <wp:extent cx="2581275" cy="19335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2581275" cy="1933575"/>
                      </a:xfrm>
                      <a:prstGeom prst="rect">
                        <a:avLst/>
                      </a:prstGeom>
                    </pic:spPr>
                  </pic:pic>
                </a:graphicData>
              </a:graphic>
            </wp:inline>
          </w:drawing>
        </w:r>
        <w:commentRangeEnd w:id="154"/>
        <w:r>
          <w:rPr>
            <w:rStyle w:val="CommentReference"/>
          </w:rPr>
          <w:commentReference w:id="154"/>
        </w:r>
      </w:ins>
    </w:p>
    <w:p w14:paraId="07C5DEEC" w14:textId="38B43C14" w:rsidR="00C27018" w:rsidRDefault="00C27018" w:rsidP="007D5981">
      <w:pPr>
        <w:rPr>
          <w:ins w:id="156" w:author="Sydney D'Amaddio" w:date="2024-03-27T20:13:00Z"/>
        </w:rPr>
      </w:pPr>
    </w:p>
    <w:p w14:paraId="1E465474" w14:textId="71874A82" w:rsidR="00C27018" w:rsidRDefault="00C27018" w:rsidP="007D5981">
      <w:pPr>
        <w:rPr>
          <w:ins w:id="157" w:author="Sydney D'Amaddio" w:date="2024-03-27T20:14:00Z"/>
        </w:rPr>
      </w:pPr>
      <w:ins w:id="158" w:author="Sydney D'Amaddio" w:date="2024-03-27T20:13:00Z">
        <w:r>
          <w:t xml:space="preserve">If we don’t include fraction 6 in our analysis, these </w:t>
        </w:r>
      </w:ins>
      <w:ins w:id="159" w:author="Sydney D'Amaddio" w:date="2024-03-27T20:15:00Z">
        <w:r>
          <w:t>all meet our fr</w:t>
        </w:r>
      </w:ins>
      <w:ins w:id="160" w:author="Sydney D'Amaddio" w:date="2024-03-27T20:16:00Z">
        <w:r>
          <w:t>actionation criteria:</w:t>
        </w:r>
      </w:ins>
    </w:p>
    <w:p w14:paraId="052CB118" w14:textId="74BB2C9E" w:rsidR="00087ABC" w:rsidDel="00087ABC" w:rsidRDefault="00C27018" w:rsidP="007D5981">
      <w:pPr>
        <w:rPr>
          <w:del w:id="161" w:author="Sydney D'Amaddio" w:date="2024-03-27T20:23:00Z"/>
        </w:rPr>
      </w:pPr>
      <w:ins w:id="162" w:author="Sydney D'Amaddio" w:date="2024-03-27T20:14:00Z">
        <w:r w:rsidRPr="00C27018">
          <w:rPr>
            <w:noProof/>
          </w:rPr>
          <w:t xml:space="preserve"> </w:t>
        </w:r>
        <w:r>
          <w:rPr>
            <w:noProof/>
          </w:rPr>
          <w:drawing>
            <wp:inline distT="0" distB="0" distL="0" distR="0" wp14:anchorId="2A6D7FA1" wp14:editId="39EF0319">
              <wp:extent cx="1950720" cy="176494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40687" cy="1846339"/>
                      </a:xfrm>
                      <a:prstGeom prst="rect">
                        <a:avLst/>
                      </a:prstGeom>
                    </pic:spPr>
                  </pic:pic>
                </a:graphicData>
              </a:graphic>
            </wp:inline>
          </w:drawing>
        </w:r>
      </w:ins>
      <w:ins w:id="163" w:author="Sydney D'Amaddio" w:date="2024-03-27T20:23:00Z">
        <w:r w:rsidR="00087ABC" w:rsidRPr="00087ABC">
          <w:drawing>
            <wp:inline distT="0" distB="0" distL="0" distR="0" wp14:anchorId="4B86550C" wp14:editId="413C8D5E">
              <wp:extent cx="1943100" cy="17580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00938" cy="1810372"/>
                      </a:xfrm>
                      <a:prstGeom prst="rect">
                        <a:avLst/>
                      </a:prstGeom>
                    </pic:spPr>
                  </pic:pic>
                </a:graphicData>
              </a:graphic>
            </wp:inline>
          </w:drawing>
        </w:r>
      </w:ins>
      <w:ins w:id="164" w:author="Sydney D'Amaddio" w:date="2024-03-27T20:24:00Z">
        <w:r w:rsidR="00087ABC">
          <w:rPr>
            <w:noProof/>
          </w:rPr>
          <w:drawing>
            <wp:inline distT="0" distB="0" distL="0" distR="0" wp14:anchorId="2A2CE467" wp14:editId="3E4D75B0">
              <wp:extent cx="1980565" cy="1807882"/>
              <wp:effectExtent l="0" t="0" r="63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22216" cy="1845902"/>
                      </a:xfrm>
                      <a:prstGeom prst="rect">
                        <a:avLst/>
                      </a:prstGeom>
                    </pic:spPr>
                  </pic:pic>
                </a:graphicData>
              </a:graphic>
            </wp:inline>
          </w:drawing>
        </w:r>
      </w:ins>
    </w:p>
    <w:p w14:paraId="03F5199A" w14:textId="3915D70A" w:rsidR="007D5981" w:rsidRDefault="007D5981" w:rsidP="007D5981"/>
    <w:p w14:paraId="6CE3DD18" w14:textId="77777777" w:rsidR="007D5981" w:rsidRPr="007D5981" w:rsidRDefault="007D5981" w:rsidP="007D5981">
      <w:pPr>
        <w:rPr>
          <w:i/>
        </w:rPr>
      </w:pPr>
      <w:r w:rsidRPr="007D5981">
        <w:rPr>
          <w:i/>
        </w:rPr>
        <w:t>Protein Localization:</w:t>
      </w:r>
    </w:p>
    <w:p w14:paraId="7CA5CBBD" w14:textId="40AB2F61" w:rsidR="007D5981" w:rsidRDefault="007D5981" w:rsidP="007D5981">
      <w:r>
        <w:t xml:space="preserve">The proteins in the </w:t>
      </w:r>
      <w:proofErr w:type="spellStart"/>
      <w:r>
        <w:t>Olink</w:t>
      </w:r>
      <w:proofErr w:type="spellEnd"/>
      <w:r>
        <w:t xml:space="preserve"> panel were</w:t>
      </w:r>
      <w:ins w:id="165" w:author="Kipman, Maia" w:date="2024-03-25T07:28:00Z">
        <w:r w:rsidR="00066381">
          <w:t xml:space="preserve"> computationally</w:t>
        </w:r>
      </w:ins>
      <w:r>
        <w:t xml:space="preserve"> determined to be </w:t>
      </w:r>
      <w:commentRangeStart w:id="166"/>
      <w:r>
        <w:t xml:space="preserve">transmembrane, internal, or external </w:t>
      </w:r>
      <w:commentRangeEnd w:id="166"/>
      <w:r w:rsidR="00633B16">
        <w:rPr>
          <w:rStyle w:val="CommentReference"/>
        </w:rPr>
        <w:commentReference w:id="166"/>
      </w:r>
      <w:r>
        <w:t xml:space="preserve">using </w:t>
      </w:r>
      <w:proofErr w:type="spellStart"/>
      <w:r>
        <w:t>DeepTMHMM</w:t>
      </w:r>
      <w:proofErr w:type="spellEnd"/>
      <w:r>
        <w:t xml:space="preserve">, a deep learning model-based algorithm that uses a hidden Markov model to predict subcellular localization. The model calculated a probability for each amino acid in each protein and returned the highest probability domain for each amino acid. Using this model, each amino acid was characterized as: </w:t>
      </w:r>
    </w:p>
    <w:p w14:paraId="7F8612C2" w14:textId="77777777" w:rsidR="007D5981" w:rsidRDefault="007D5981" w:rsidP="007D5981">
      <w:pPr>
        <w:ind w:firstLine="720"/>
      </w:pPr>
      <w:r>
        <w:t xml:space="preserve">1. Cytosolic </w:t>
      </w:r>
    </w:p>
    <w:p w14:paraId="558A9B7B" w14:textId="77777777" w:rsidR="007D5981" w:rsidRDefault="007D5981" w:rsidP="007D5981">
      <w:pPr>
        <w:ind w:firstLine="720"/>
      </w:pPr>
      <w:r>
        <w:t xml:space="preserve">2. Alpha transmembrane helix </w:t>
      </w:r>
    </w:p>
    <w:p w14:paraId="417B9307" w14:textId="77777777" w:rsidR="007D5981" w:rsidRDefault="007D5981" w:rsidP="007D5981">
      <w:pPr>
        <w:ind w:firstLine="720"/>
      </w:pPr>
      <w:r>
        <w:t>3. Beta transmembrane barrel</w:t>
      </w:r>
    </w:p>
    <w:p w14:paraId="3CC4491D" w14:textId="77777777" w:rsidR="007D5981" w:rsidRDefault="007D5981" w:rsidP="007D5981">
      <w:pPr>
        <w:ind w:firstLine="720"/>
      </w:pPr>
      <w:r>
        <w:t>4. Signaling peptide</w:t>
      </w:r>
    </w:p>
    <w:p w14:paraId="5135A1A5" w14:textId="77777777" w:rsidR="007D5981" w:rsidRDefault="007D5981" w:rsidP="007D5981">
      <w:pPr>
        <w:ind w:firstLine="720"/>
      </w:pPr>
      <w:r>
        <w:t>5. External to the cell and any secreted vesicles or exosomes</w:t>
      </w:r>
    </w:p>
    <w:p w14:paraId="1187150E" w14:textId="77777777" w:rsidR="007D5981" w:rsidRDefault="007D5981" w:rsidP="007D5981">
      <w:r>
        <w:t>We classified a protein as internal if all of its amino acids were characterized as cytosolic and we classified a protein as transmembrane if any of the amino acids of the protein were characterized as an alpha transmembrane helix or a beta transmembrane barrel. Proteins were classified as secreted if all of its amino acids were characterized as outside the cell or secreted vesicles.</w:t>
      </w:r>
    </w:p>
    <w:p w14:paraId="063F72F6" w14:textId="77777777" w:rsidR="007D5981" w:rsidRDefault="007D5981" w:rsidP="007D5981"/>
    <w:p w14:paraId="4B29F5AC" w14:textId="77777777" w:rsidR="007D5981" w:rsidRPr="007D5981" w:rsidRDefault="007D5981" w:rsidP="007D5981">
      <w:pPr>
        <w:rPr>
          <w:i/>
        </w:rPr>
      </w:pPr>
      <w:r w:rsidRPr="007D5981">
        <w:rPr>
          <w:i/>
        </w:rPr>
        <w:t>EV-Associated Protein Identification:</w:t>
      </w:r>
    </w:p>
    <w:p w14:paraId="23C2AB11" w14:textId="19E113F9" w:rsidR="007D5981" w:rsidRPr="003C5251" w:rsidRDefault="007D5981" w:rsidP="007D5981">
      <w:r>
        <w:t xml:space="preserve">This pipeline was used to identify proteins that may be associated with EVs, either as </w:t>
      </w:r>
      <w:del w:id="167" w:author="Kipman, Maia" w:date="2024-03-25T07:29:00Z">
        <w:r w:rsidDel="00190ADE">
          <w:delText xml:space="preserve">their </w:delText>
        </w:r>
      </w:del>
      <w:r>
        <w:t xml:space="preserve">internal cargo or as a transmembrane protein. Proteins were labeled as internal to EVs if they met the fractionation criteria and were identified as internal using </w:t>
      </w:r>
      <w:proofErr w:type="spellStart"/>
      <w:r>
        <w:t>DeepTMHMM</w:t>
      </w:r>
      <w:proofErr w:type="spellEnd"/>
      <w:r>
        <w:t xml:space="preserve">. The same criteria were followed to identify transmembrane proteins associated with EVs. This yielded a list which was further narrowed by selecting only the proteins considered to be cell-type specific based on the Tau score and </w:t>
      </w:r>
      <w:proofErr w:type="spellStart"/>
      <w:r>
        <w:t>BrainRNA</w:t>
      </w:r>
      <w:proofErr w:type="spellEnd"/>
      <w:r>
        <w:t xml:space="preserve">-Seq dataset as described below. Each protein was assigned an “EV Association Score”, which was calculated </w:t>
      </w:r>
      <w:del w:id="168" w:author="Kipman, Maia" w:date="2024-03-23T15:55:00Z">
        <w:r w:rsidDel="006E5114">
          <w:delText xml:space="preserve">by finding </w:delText>
        </w:r>
      </w:del>
      <w:ins w:id="169" w:author="Kipman, Maia" w:date="2024-03-23T15:55:00Z">
        <w:r w:rsidR="006E5114">
          <w:t xml:space="preserve">as </w:t>
        </w:r>
      </w:ins>
      <w:r>
        <w:t xml:space="preserve">the ratio of the median NPX for the EV fractions (fractions 9 and 10), and </w:t>
      </w:r>
      <w:del w:id="170" w:author="Kipman, Maia" w:date="2024-03-23T15:55:00Z">
        <w:r w:rsidDel="006E5114">
          <w:delText xml:space="preserve">divided by </w:delText>
        </w:r>
      </w:del>
      <w:r>
        <w:t>the median NPX for fractions 7, 11, 12, and 13. This value is shown on the y-axis of Figure 2.</w:t>
      </w:r>
      <m:oMath>
        <m:r>
          <w:rPr>
            <w:rFonts w:ascii="Cambria Math" w:eastAsiaTheme="minorEastAsia" w:hAnsi="Cambria Math"/>
          </w:rPr>
          <m:t xml:space="preserve"> </m:t>
        </m:r>
      </m:oMath>
    </w:p>
    <w:p w14:paraId="7E296E02" w14:textId="77777777" w:rsidR="007D5981" w:rsidRDefault="007D5981" w:rsidP="007D5981"/>
    <w:p w14:paraId="166E43D5" w14:textId="77777777" w:rsidR="007D5981" w:rsidRPr="007D5981" w:rsidRDefault="007D5981" w:rsidP="007D5981">
      <w:pPr>
        <w:rPr>
          <w:i/>
        </w:rPr>
      </w:pPr>
      <w:r w:rsidRPr="007D5981">
        <w:rPr>
          <w:i/>
        </w:rPr>
        <w:t>Cell-Type Specificity:</w:t>
      </w:r>
    </w:p>
    <w:p w14:paraId="1F2CF4A8" w14:textId="1108739B" w:rsidR="007D5981" w:rsidRDefault="007D5981" w:rsidP="007D5981">
      <w:r>
        <w:t xml:space="preserve">The </w:t>
      </w:r>
      <w:proofErr w:type="spellStart"/>
      <w:r>
        <w:t>BrainRNA</w:t>
      </w:r>
      <w:proofErr w:type="spellEnd"/>
      <w:r>
        <w:t>-Seq atlas reports fragments per kilobase per million mapped fragments (FPKM), collected via single-cell RNA sequencing</w:t>
      </w:r>
      <w:r>
        <w:fldChar w:fldCharType="begin">
          <w:fldData xml:space="preserve">PEVuZE5vdGU+PENpdGU+PEF1dGhvcj5aaGFuZzwvQXV0aG9yPjxZZWFyPjIwMTY8L1llYXI+PFJl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</w:fldData>
        </w:fldChar>
      </w:r>
      <w:r>
        <w:instrText xml:space="preserve"> ADDIN EN.CITE </w:instrText>
      </w:r>
      <w:r>
        <w:fldChar w:fldCharType="begin">
          <w:fldData xml:space="preserve">PEVuZE5vdGU+PENpdGU+PEF1dGhvcj5aaGFuZzwvQXV0aG9yPjxZZWFyPjIwMTY8L1llYXI+PFJl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</w:fldData>
        </w:fldChar>
      </w:r>
      <w:r>
        <w:instrText xml:space="preserve"> ADDIN EN.CITE.DATA </w:instrText>
      </w:r>
      <w:r>
        <w:fldChar w:fldCharType="end"/>
      </w:r>
      <w:r>
        <w:fldChar w:fldCharType="separate"/>
      </w:r>
      <w:r w:rsidRPr="007D5981">
        <w:rPr>
          <w:noProof/>
          <w:vertAlign w:val="superscript"/>
        </w:rPr>
        <w:t>8</w:t>
      </w:r>
      <w:r>
        <w:fldChar w:fldCharType="end"/>
      </w:r>
      <w:r>
        <w:t xml:space="preserve">. The mean FPKM of each gene was </w:t>
      </w:r>
      <w:del w:id="171" w:author="Kipman, Maia" w:date="2024-03-23T15:57:00Z">
        <w:r w:rsidDel="003B5D51">
          <w:delText xml:space="preserve">calculated </w:delText>
        </w:r>
      </w:del>
      <w:ins w:id="172" w:author="Kipman, Maia" w:date="2024-03-23T15:57:00Z">
        <w:r w:rsidR="003B5D51">
          <w:t xml:space="preserve">used </w:t>
        </w:r>
      </w:ins>
      <w:r>
        <w:t xml:space="preserve">for mature astrocytes, neurons, oligodendrocytes, endothelial cells, and microglia. Fetal astrocytes were excluded from analysis. A gene was considered </w:t>
      </w:r>
      <w:del w:id="173" w:author="Kipman, Maia" w:date="2024-03-26T09:44:00Z">
        <w:r w:rsidDel="00BD61FD">
          <w:delText xml:space="preserve">to be </w:delText>
        </w:r>
      </w:del>
      <w:r>
        <w:t>specific to a given cell type if it had a Tau specificity score of greater than 0.75 and if the mean FKPM was highest in the cell type of interest relative to the other cell types. Tau specificity scores were calculated using the following formula</w:t>
      </w:r>
      <w:r>
        <w:fldChar w:fldCharType="begin"/>
      </w:r>
      <w:r>
        <w:instrText xml:space="preserve"> ADDIN EN.CITE &lt;EndNote&gt;&lt;Cite&gt;&lt;Author&gt;Kryuchkova-Mostacci&lt;/Author&gt;&lt;Year&gt;2017&lt;/Year&gt;&lt;RecNum&gt;20&lt;/RecNum&gt;&lt;DisplayText&gt;&lt;style face="superscript"&gt;9&lt;/style&gt;&lt;/DisplayText&gt;&lt;record&gt;&lt;rec-number&gt;20&lt;/rec-number&gt;&lt;foreign-keys&gt;&lt;key app="EN" db-id="2r9zp9fdaz0rapepdwx5sw55r5pwpzsfzf5f" timestamp="1707253347"&gt;20&lt;/key&gt;&lt;/foreign-keys&gt;&lt;ref-type name="Journal Article"&gt;17&lt;/ref-type&gt;&lt;contributors&gt;&lt;authors&gt;&lt;author&gt;Kryuchkova-Mostacci, N.&lt;/author&gt;&lt;author&gt;Robinson-Rechavi, M.&lt;/author&gt;&lt;/authors&gt;&lt;/contributors&gt;&lt;auth-address&gt;Department of Ecology and Evolution, University of Lausanne, Lausanne, Switzerland; Swiss Institute of Bioinformatics, Lausanne, Switzerland.&lt;/auth-address&gt;&lt;titles&gt;&lt;title&gt;A benchmark of gene expression tissue-specificity metrics&lt;/title&gt;&lt;secondary-title&gt;Brief Bioinform&lt;/secondary-title&gt;&lt;/titles&gt;&lt;periodical&gt;&lt;full-title&gt;Brief Bioinform&lt;/full-title&gt;&lt;/periodical&gt;&lt;pages&gt;205-214&lt;/pages&gt;&lt;volume&gt;18&lt;/volume&gt;&lt;number&gt;2&lt;/number&gt;&lt;edition&gt;2016/02/20&lt;/edition&gt;&lt;keywords&gt;&lt;keyword&gt;Benchmarking&lt;/keyword&gt;&lt;keyword&gt;Evolution, Molecular&lt;/keyword&gt;&lt;keyword&gt;*Gene Expression&lt;/keyword&gt;&lt;keyword&gt;Gene Expression Profiling&lt;/keyword&gt;&lt;keyword&gt;Organ Specificity&lt;/keyword&gt;&lt;keyword&gt;RNA-seq&lt;/keyword&gt;&lt;keyword&gt;expression&lt;/keyword&gt;&lt;keyword&gt;human&lt;/keyword&gt;&lt;keyword&gt;microarray&lt;/keyword&gt;&lt;keyword&gt;mouse&lt;/keyword&gt;&lt;keyword&gt;tissue specificity&lt;/keyword&gt;&lt;/keywords&gt;&lt;dates&gt;&lt;year&gt;2017&lt;/year&gt;&lt;pub-dates&gt;&lt;date&gt;Mar 1&lt;/date&gt;&lt;/pub-dates&gt;&lt;/dates&gt;&lt;isbn&gt;1477-4054 (Electronic)&amp;#xD;1467-5463 (Print)&amp;#xD;1467-5463 (Linking)&lt;/isbn&gt;&lt;accession-num&gt;26891983&lt;/accession-num&gt;&lt;urls&gt;&lt;related-urls&gt;&lt;url&gt;https://www.ncbi.nlm.nih.gov/pubmed/26891983&lt;/url&gt;&lt;/related-urls&gt;&lt;/urls&gt;&lt;custom2&gt;PMC5444245&lt;/custom2&gt;&lt;electronic-resource-num&gt;10.1093/bib/bbw008&lt;/electronic-resource-num&gt;&lt;/record&gt;&lt;/Cite&gt;&lt;/EndNote&gt;</w:instrText>
      </w:r>
      <w:r>
        <w:fldChar w:fldCharType="separate"/>
      </w:r>
      <w:r w:rsidRPr="007D5981">
        <w:rPr>
          <w:noProof/>
          <w:vertAlign w:val="superscript"/>
        </w:rPr>
        <w:t>9</w:t>
      </w:r>
      <w:r>
        <w:fldChar w:fldCharType="end"/>
      </w:r>
      <w:r>
        <w:t>:</w:t>
      </w:r>
    </w:p>
    <w:p w14:paraId="1AB2A64D" w14:textId="77777777" w:rsidR="007D5981" w:rsidRPr="009A2E06" w:rsidRDefault="007D5981" w:rsidP="007D5981">
      <w:pPr>
        <w:rPr>
          <w:rFonts w:eastAsiaTheme="minorEastAsia"/>
        </w:rPr>
      </w:pPr>
      <w:commentRangeStart w:id="174"/>
      <m:oMathPara>
        <m:oMath>
          <m:r>
            <w:rPr>
              <w:rFonts w:ascii="Cambria Math" w:hAnsi="Cambria Math"/>
            </w:rPr>
            <m:t>τ=</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nary>
            </m:num>
            <m:den>
              <m:r>
                <w:rPr>
                  <w:rFonts w:ascii="Cambria Math" w:hAnsi="Cambria Math"/>
                </w:rPr>
                <m:t>n-1</m:t>
              </m:r>
            </m:den>
          </m:f>
        </m:oMath>
      </m:oMathPara>
    </w:p>
    <w:p w14:paraId="52A2A692" w14:textId="77777777" w:rsidR="007D5981" w:rsidRPr="006102A7" w:rsidRDefault="00FB0E2D" w:rsidP="007D5981">
      <w:pPr>
        <w:rPr>
          <w:rFonts w:ascii="Cambria Math" w:eastAsiaTheme="minorEastAsia" w:hAnsi="Cambria Math"/>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1≤</m:t>
                      </m:r>
                      <m:r>
                        <w:rPr>
                          <w:rFonts w:ascii="Cambria Math" w:hAnsi="Cambria Math"/>
                        </w:rPr>
                        <m:t>i</m:t>
                      </m:r>
                      <m:r>
                        <w:rPr>
                          <w:rFonts w:ascii="Cambria Math" w:hAnsi="Cambria Math"/>
                        </w:rPr>
                        <m:t>≤</m:t>
                      </m:r>
                      <m:r>
                        <w:rPr>
                          <w:rFonts w:ascii="Cambria Math" w:hAnsi="Cambria Math"/>
                        </w:rPr>
                        <m:t>n</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func>
            </m:den>
          </m:f>
          <w:commentRangeEnd w:id="174"/>
          <m:r>
            <m:rPr>
              <m:sty m:val="p"/>
            </m:rPr>
            <w:rPr>
              <w:rStyle w:val="CommentReference"/>
            </w:rPr>
            <w:commentReference w:id="174"/>
          </m:r>
        </m:oMath>
      </m:oMathPara>
    </w:p>
    <w:p w14:paraId="44DD1DA2" w14:textId="77777777" w:rsidR="007D5981" w:rsidRPr="009A2E06" w:rsidRDefault="007D5981" w:rsidP="007D5981">
      <w:pPr>
        <w:rPr>
          <w:rFonts w:ascii="Cambria Math" w:eastAsiaTheme="minorEastAsia" w:hAnsi="Cambria Math"/>
        </w:rPr>
      </w:pPr>
    </w:p>
    <w:p w14:paraId="71C6AD96" w14:textId="77777777" w:rsidR="007D5981" w:rsidRPr="009A2E06" w:rsidRDefault="00FB0E2D" w:rsidP="007D5981">
      <w:pPr>
        <w:rPr>
          <w:rFonts w:ascii="Cambria Math" w:eastAsiaTheme="minorEastAsia" w:hAnsi="Cambria Math"/>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w:rPr>
              <w:rFonts w:ascii="Cambria Math" w:hAnsi="Cambria Math"/>
            </w:rPr>
            <m:t>expression</m:t>
          </m:r>
          <m:r>
            <w:rPr>
              <w:rFonts w:ascii="Cambria Math" w:hAnsi="Cambria Math"/>
            </w:rPr>
            <m:t xml:space="preserve"> </m:t>
          </m:r>
          <m:r>
            <w:rPr>
              <w:rFonts w:ascii="Cambria Math" w:hAnsi="Cambria Math"/>
            </w:rPr>
            <m:t>of</m:t>
          </m:r>
          <m:r>
            <w:rPr>
              <w:rFonts w:ascii="Cambria Math" w:hAnsi="Cambria Math"/>
            </w:rPr>
            <m:t xml:space="preserve"> </m:t>
          </m:r>
          <m:r>
            <w:rPr>
              <w:rFonts w:ascii="Cambria Math" w:hAnsi="Cambria Math"/>
            </w:rPr>
            <m:t>t</m:t>
          </m:r>
          <m:r>
            <w:rPr>
              <w:rFonts w:ascii="Cambria Math" w:hAnsi="Cambria Math"/>
            </w:rPr>
            <m:t>h</m:t>
          </m:r>
          <m:r>
            <w:rPr>
              <w:rFonts w:ascii="Cambria Math" w:hAnsi="Cambria Math"/>
            </w:rPr>
            <m:t>e</m:t>
          </m:r>
          <m:r>
            <w:rPr>
              <w:rFonts w:ascii="Cambria Math" w:hAnsi="Cambria Math"/>
            </w:rPr>
            <m:t xml:space="preserve"> </m:t>
          </m:r>
          <m:r>
            <w:rPr>
              <w:rFonts w:ascii="Cambria Math" w:hAnsi="Cambria Math"/>
            </w:rPr>
            <m:t>gene</m:t>
          </m:r>
          <m:r>
            <w:rPr>
              <w:rFonts w:ascii="Cambria Math" w:hAnsi="Cambria Math"/>
            </w:rPr>
            <m:t xml:space="preserve"> </m:t>
          </m:r>
          <m:r>
            <w:rPr>
              <w:rFonts w:ascii="Cambria Math" w:hAnsi="Cambria Math"/>
            </w:rPr>
            <m:t>of</m:t>
          </m:r>
          <m:r>
            <w:rPr>
              <w:rFonts w:ascii="Cambria Math" w:hAnsi="Cambria Math"/>
            </w:rPr>
            <m:t xml:space="preserve"> </m:t>
          </m:r>
          <m:r>
            <w:rPr>
              <w:rFonts w:ascii="Cambria Math" w:hAnsi="Cambria Math"/>
            </w:rPr>
            <m:t>interest</m:t>
          </m:r>
          <m:r>
            <w:rPr>
              <w:rFonts w:ascii="Cambria Math" w:hAnsi="Cambria Math"/>
            </w:rPr>
            <m:t xml:space="preserve"> </m:t>
          </m:r>
          <m:r>
            <w:rPr>
              <w:rFonts w:ascii="Cambria Math" w:hAnsi="Cambria Math"/>
            </w:rPr>
            <m:t>in</m:t>
          </m:r>
          <m:r>
            <w:rPr>
              <w:rFonts w:ascii="Cambria Math" w:hAnsi="Cambria Math"/>
            </w:rPr>
            <m:t xml:space="preserve"> </m:t>
          </m:r>
          <m:r>
            <w:rPr>
              <w:rFonts w:ascii="Cambria Math" w:hAnsi="Cambria Math"/>
            </w:rPr>
            <m:t>tissue</m:t>
          </m:r>
          <m:r>
            <w:rPr>
              <w:rFonts w:ascii="Cambria Math" w:hAnsi="Cambria Math"/>
            </w:rPr>
            <m:t xml:space="preserve"> </m:t>
          </m:r>
          <m:r>
            <w:rPr>
              <w:rFonts w:ascii="Cambria Math" w:hAnsi="Cambria Math"/>
            </w:rPr>
            <m:t>i</m:t>
          </m:r>
        </m:oMath>
      </m:oMathPara>
    </w:p>
    <w:p w14:paraId="6DFE363F" w14:textId="77777777" w:rsidR="007D5981" w:rsidRPr="009A2E06" w:rsidRDefault="007D5981" w:rsidP="007D5981">
      <w:pPr>
        <w:rPr>
          <w:rFonts w:ascii="Cambria Math" w:eastAsiaTheme="minorEastAsia" w:hAnsi="Cambria Math"/>
        </w:rPr>
      </w:pPr>
      <m:oMathPara>
        <m:oMath>
          <m:r>
            <w:rPr>
              <w:rFonts w:ascii="Cambria Math" w:eastAsiaTheme="minorEastAsia" w:hAnsi="Cambria Math"/>
            </w:rPr>
            <m:t>n=number of tissues</m:t>
          </m:r>
        </m:oMath>
      </m:oMathPara>
    </w:p>
    <w:p w14:paraId="4C73F84F" w14:textId="77777777" w:rsidR="007D5981" w:rsidRPr="005C3B23" w:rsidRDefault="007D5981" w:rsidP="007D5981">
      <w:pPr>
        <w:rPr>
          <w:rFonts w:eastAsiaTheme="minorEastAsia"/>
        </w:rPr>
      </w:pPr>
    </w:p>
    <w:p w14:paraId="01EB993C" w14:textId="74BB6CA9" w:rsidR="007D5981" w:rsidRPr="007D5981" w:rsidRDefault="007D5981" w:rsidP="00FB7432">
      <w:r>
        <w:t xml:space="preserve">The opposite is also true—by identifying proteins with a low Tau specificity score, &lt;0.25, we </w:t>
      </w:r>
      <w:del w:id="175" w:author="Kipman, Maia" w:date="2024-03-23T15:58:00Z">
        <w:r w:rsidDel="003B5D51">
          <w:delText xml:space="preserve">identified </w:delText>
        </w:r>
      </w:del>
      <w:ins w:id="176" w:author="Kipman, Maia" w:date="2024-03-23T15:58:00Z">
        <w:r w:rsidR="003B5D51">
          <w:t xml:space="preserve">selected </w:t>
        </w:r>
      </w:ins>
      <w:r>
        <w:t xml:space="preserve">genes that are ubiquitously expressed in </w:t>
      </w:r>
      <w:commentRangeStart w:id="177"/>
      <w:r>
        <w:t>all cell types</w:t>
      </w:r>
      <w:del w:id="178" w:author="Kipman, Maia" w:date="2024-03-26T09:45:00Z">
        <w:r w:rsidDel="00C6657F">
          <w:delText xml:space="preserve"> </w:delText>
        </w:r>
      </w:del>
      <w:commentRangeEnd w:id="177"/>
      <w:r w:rsidR="005A2E41">
        <w:rPr>
          <w:rStyle w:val="CommentReference"/>
        </w:rPr>
        <w:commentReference w:id="177"/>
      </w:r>
      <w:del w:id="179" w:author="Kipman, Maia" w:date="2024-03-26T09:45:00Z">
        <w:r w:rsidDel="00C6657F">
          <w:delText>of interest</w:delText>
        </w:r>
      </w:del>
      <w:r>
        <w:t xml:space="preserve">. The genes were then mapped to proteins using data obtained from the </w:t>
      </w:r>
      <w:proofErr w:type="spellStart"/>
      <w:r>
        <w:t>UniProt</w:t>
      </w:r>
      <w:proofErr w:type="spellEnd"/>
      <w:r>
        <w:t xml:space="preserve"> website. This data is included in supplemental </w:t>
      </w:r>
      <w:r w:rsidRPr="003B06C9">
        <w:t>table</w:t>
      </w:r>
      <w:r>
        <w:t>s</w:t>
      </w:r>
      <w:r w:rsidRPr="003B06C9">
        <w:t xml:space="preserve"> </w:t>
      </w:r>
      <w:r>
        <w:t>4</w:t>
      </w:r>
      <w:r w:rsidRPr="003B06C9">
        <w:t xml:space="preserve"> and </w:t>
      </w:r>
      <w:r>
        <w:t>5.</w:t>
      </w:r>
    </w:p>
    <w:p w14:paraId="01E40442" w14:textId="77777777" w:rsidR="00FB7432" w:rsidRDefault="00FB7432" w:rsidP="00FB7432">
      <w:pPr>
        <w:rPr>
          <w:b/>
          <w:bCs/>
          <w:u w:val="single"/>
        </w:rPr>
      </w:pPr>
    </w:p>
    <w:p w14:paraId="1CA9A7F4" w14:textId="2BC252EB" w:rsidR="00FB7432" w:rsidRPr="00FB7432" w:rsidRDefault="00FB7432" w:rsidP="00FB7432">
      <w:pPr>
        <w:rPr>
          <w:b/>
          <w:bCs/>
          <w:u w:val="single"/>
        </w:rPr>
      </w:pPr>
      <w:r>
        <w:rPr>
          <w:b/>
          <w:bCs/>
          <w:u w:val="single"/>
        </w:rPr>
        <w:t>Results</w:t>
      </w:r>
    </w:p>
    <w:p w14:paraId="7E742FD6" w14:textId="77777777" w:rsidR="00FB7432" w:rsidRDefault="00FB7432" w:rsidP="00FB7432"/>
    <w:p w14:paraId="4F111C77" w14:textId="47D1D92F" w:rsidR="007009B8" w:rsidRDefault="00FB7432" w:rsidP="007D0F6B">
      <w:pPr>
        <w:ind w:firstLine="720"/>
      </w:pPr>
      <w:r>
        <w:t>W</w:t>
      </w:r>
      <w:r w:rsidR="007D0F6B">
        <w:t xml:space="preserve">e </w:t>
      </w:r>
      <w:r w:rsidR="00630955">
        <w:t>used</w:t>
      </w:r>
      <w:r w:rsidR="00687CE7">
        <w:t xml:space="preserve"> a highly multiplexed </w:t>
      </w:r>
      <w:r w:rsidR="002141B5">
        <w:t xml:space="preserve">proximity </w:t>
      </w:r>
      <w:r w:rsidR="00DE402B">
        <w:t>extension</w:t>
      </w:r>
      <w:r w:rsidR="002141B5">
        <w:t xml:space="preserve"> </w:t>
      </w:r>
      <w:r w:rsidR="001A7ACB">
        <w:t xml:space="preserve">assay </w:t>
      </w:r>
      <w:r w:rsidR="00687CE7">
        <w:t xml:space="preserve">platform, </w:t>
      </w:r>
      <w:proofErr w:type="spellStart"/>
      <w:r w:rsidR="00687CE7">
        <w:t>O</w:t>
      </w:r>
      <w:r w:rsidR="00F07BEE">
        <w:t>l</w:t>
      </w:r>
      <w:r w:rsidR="00687CE7">
        <w:t>ink</w:t>
      </w:r>
      <w:proofErr w:type="spellEnd"/>
      <w:r w:rsidR="00687CE7">
        <w:t xml:space="preserve">, </w:t>
      </w:r>
      <w:r w:rsidR="00C90C36">
        <w:t>to analyze</w:t>
      </w:r>
      <w:r w:rsidR="00687CE7">
        <w:t xml:space="preserve"> thousands of proteins from </w:t>
      </w:r>
      <w:ins w:id="180" w:author="Sydney D'Amaddio" w:date="2024-03-27T17:30:00Z">
        <w:r w:rsidR="00AE45A7">
          <w:t xml:space="preserve">two </w:t>
        </w:r>
      </w:ins>
      <w:r w:rsidR="00687CE7">
        <w:t>microliters of biofluid</w:t>
      </w:r>
      <w:r w:rsidR="00FD5DE8">
        <w:t xml:space="preserve"> with high specificity</w:t>
      </w:r>
      <w:r w:rsidR="00A34064">
        <w:fldChar w:fldCharType="begin"/>
      </w:r>
      <w:r w:rsidR="007D5981">
        <w:instrText xml:space="preserve"> ADDIN EN.CITE &lt;EndNote&gt;&lt;Cite&gt;&lt;Year&gt;2020&lt;/Year&gt;&lt;RecNum&gt;11&lt;/RecNum&gt;&lt;DisplayText&gt;&lt;style face="superscript"&gt;10&lt;/style&gt;&lt;/DisplayText&gt;&lt;record&gt;&lt;rec-number&gt;11&lt;/rec-number&gt;&lt;foreign-keys&gt;&lt;key app="EN" db-id="2r9zp9fdaz0rapepdwx5sw55r5pwpzsfzf5f" timestamp="1706199208"&gt;11&lt;/key&gt;&lt;/foreign-keys&gt;&lt;ref-type name="Web Page"&gt;12&lt;/ref-type&gt;&lt;contributors&gt;&lt;/contributors&gt;&lt;titles&gt;&lt;title&gt;PEA – a high-multiplex immunoassay technology with qPCR or NGS readout&lt;/title&gt;&lt;/titles&gt;&lt;pages&gt;White Paper&lt;/pages&gt;&lt;volume&gt;2024&lt;/volume&gt;&lt;number&gt;01/25&lt;/number&gt;&lt;dates&gt;&lt;year&gt;2020&lt;/year&gt;&lt;/dates&gt;&lt;urls&gt;&lt;related-urls&gt;&lt;url&gt;https://www.olink.com/content/uploads/2021/09/olink-white-paper-pea-a-high-multiplex-immunoassay-technology-with-qpcr-or-ngs-readout-v1.0.pdf&lt;/url&gt;&lt;/related-urls&gt;&lt;/urls&gt;&lt;/record&gt;&lt;/Cite&gt;&lt;/EndNote&gt;</w:instrText>
      </w:r>
      <w:r w:rsidR="00A34064">
        <w:fldChar w:fldCharType="separate"/>
      </w:r>
      <w:r w:rsidR="007D5981" w:rsidRPr="007D5981">
        <w:rPr>
          <w:noProof/>
          <w:vertAlign w:val="superscript"/>
        </w:rPr>
        <w:t>10</w:t>
      </w:r>
      <w:r w:rsidR="00A34064">
        <w:fldChar w:fldCharType="end"/>
      </w:r>
      <w:r w:rsidR="00687CE7">
        <w:t xml:space="preserve">. </w:t>
      </w:r>
      <w:r w:rsidR="00A4231F">
        <w:t xml:space="preserve">To </w:t>
      </w:r>
      <w:r w:rsidR="00C90C36">
        <w:t>assess</w:t>
      </w:r>
      <w:r w:rsidR="00A4231F">
        <w:t xml:space="preserve"> EVs coming from the brain, we</w:t>
      </w:r>
      <w:r w:rsidR="002141B5">
        <w:t xml:space="preserve"> </w:t>
      </w:r>
      <w:r w:rsidR="002709A1">
        <w:t xml:space="preserve">fractionated </w:t>
      </w:r>
      <w:r w:rsidR="00DC694F">
        <w:t xml:space="preserve">CSF </w:t>
      </w:r>
      <w:r w:rsidR="005E1BE4">
        <w:t xml:space="preserve">using </w:t>
      </w:r>
      <w:r w:rsidR="00E97BE8">
        <w:t xml:space="preserve">SEC </w:t>
      </w:r>
      <w:r w:rsidR="005E1BE4">
        <w:t xml:space="preserve">to </w:t>
      </w:r>
      <w:r w:rsidR="003060CA">
        <w:t xml:space="preserve">separate </w:t>
      </w:r>
      <w:r w:rsidR="005E1BE4">
        <w:t xml:space="preserve">proteins that localize to the </w:t>
      </w:r>
      <w:r w:rsidR="00BC7BD0">
        <w:t xml:space="preserve">early </w:t>
      </w:r>
      <w:r w:rsidR="005E1BE4">
        <w:t>EV</w:t>
      </w:r>
      <w:r w:rsidR="00630955">
        <w:t xml:space="preserve"> fractions</w:t>
      </w:r>
      <w:r w:rsidR="005E1BE4">
        <w:t xml:space="preserve"> and </w:t>
      </w:r>
      <w:r w:rsidR="00BC7BD0">
        <w:t xml:space="preserve">late </w:t>
      </w:r>
      <w:r w:rsidR="00C459FC">
        <w:t>soluble protein</w:t>
      </w:r>
      <w:r w:rsidR="005E1BE4">
        <w:t xml:space="preserve"> fractions</w:t>
      </w:r>
      <w:r w:rsidR="00B63A6F">
        <w:t xml:space="preserve"> from </w:t>
      </w:r>
      <w:r w:rsidR="001352A0">
        <w:t xml:space="preserve">healthy </w:t>
      </w:r>
      <w:r w:rsidR="00B63A6F">
        <w:t>individuals</w:t>
      </w:r>
      <w:del w:id="181" w:author="Kipman, Maia" w:date="2024-03-23T16:13:00Z">
        <w:r w:rsidR="00630955" w:rsidDel="00BD15D1">
          <w:delText xml:space="preserve"> (</w:delText>
        </w:r>
        <w:r w:rsidR="00EA7401" w:rsidDel="00BD15D1">
          <w:delText>s</w:delText>
        </w:r>
        <w:r w:rsidR="00630955" w:rsidDel="00BD15D1">
          <w:delText>ee online methods)</w:delText>
        </w:r>
      </w:del>
      <w:r w:rsidR="005E1BE4">
        <w:t xml:space="preserve">. </w:t>
      </w:r>
      <w:r w:rsidR="00630955">
        <w:t xml:space="preserve">We </w:t>
      </w:r>
      <w:r w:rsidR="00C90C36">
        <w:t>analyzed</w:t>
      </w:r>
      <w:r w:rsidR="00690EA9">
        <w:t xml:space="preserve"> 20% </w:t>
      </w:r>
      <w:r w:rsidR="00630955">
        <w:t xml:space="preserve">of each fraction </w:t>
      </w:r>
      <w:r w:rsidR="001271C9">
        <w:t xml:space="preserve">using our previously validated </w:t>
      </w:r>
      <w:proofErr w:type="spellStart"/>
      <w:r w:rsidR="001271C9">
        <w:t>Simoa</w:t>
      </w:r>
      <w:proofErr w:type="spellEnd"/>
      <w:r w:rsidR="001271C9">
        <w:t xml:space="preserve"> assay </w:t>
      </w:r>
      <w:r w:rsidR="00C90C36">
        <w:t xml:space="preserve">for CD81 </w:t>
      </w:r>
      <w:r w:rsidR="001A7294">
        <w:t xml:space="preserve">to demonstrate that EVs predominantly eluted in fractions 9 and </w:t>
      </w:r>
      <w:r w:rsidR="001A7294" w:rsidRPr="003B06C9">
        <w:t xml:space="preserve">10 </w:t>
      </w:r>
      <w:r w:rsidR="001271C9" w:rsidRPr="003B06C9">
        <w:t>(Figure 1a)</w:t>
      </w:r>
      <w:r w:rsidR="001A7294" w:rsidRPr="003B06C9">
        <w:fldChar w:fldCharType="begin">
          <w:fldData xml:space="preserve">PEVuZE5vdGU+PENpdGU+PEF1dGhvcj5Ob3JtYW48L0F1dGhvcj48WWVhcj4yMDIxPC9ZZWFyPjxS
ZWNOdW0+MTwvUmVjTnVtPjxEaXNwbGF5VGV4dD48c3R5bGUgZmFjZT0ic3VwZXJzY3JpcHQiPjQt
Nj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UZXItT3ZhbmVzeWFuPC9BdXRo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</w:fldData>
        </w:fldChar>
      </w:r>
      <w:r w:rsidR="002C0D06" w:rsidRPr="003B06C9">
        <w:instrText xml:space="preserve"> ADDIN EN.CITE </w:instrText>
      </w:r>
      <w:r w:rsidR="002C0D06" w:rsidRPr="003B06C9">
        <w:fldChar w:fldCharType="begin">
          <w:fldData xml:space="preserve">PEVuZE5vdGU+PENpdGU+PEF1dGhvcj5Ob3JtYW48L0F1dGhvcj48WWVhcj4yMDIxPC9ZZWFyPjxS
ZWNOdW0+MTwvUmVjTnVtPjxEaXNwbGF5VGV4dD48c3R5bGUgZmFjZT0ic3VwZXJzY3JpcHQiPjQt
Nj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UZXItT3ZhbmVzeWFuPC9BdXRo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</w:fldData>
        </w:fldChar>
      </w:r>
      <w:r w:rsidR="002C0D06" w:rsidRPr="003B06C9">
        <w:instrText xml:space="preserve"> ADDIN EN.CITE.DATA </w:instrText>
      </w:r>
      <w:r w:rsidR="002C0D06" w:rsidRPr="003B06C9">
        <w:fldChar w:fldCharType="end"/>
      </w:r>
      <w:r w:rsidR="001A7294" w:rsidRPr="003B06C9">
        <w:fldChar w:fldCharType="separate"/>
      </w:r>
      <w:r w:rsidR="002C0D06" w:rsidRPr="003B06C9">
        <w:rPr>
          <w:noProof/>
          <w:vertAlign w:val="superscript"/>
        </w:rPr>
        <w:t>4-6</w:t>
      </w:r>
      <w:r w:rsidR="001A7294" w:rsidRPr="003B06C9">
        <w:fldChar w:fldCharType="end"/>
      </w:r>
      <w:r w:rsidR="001A7294" w:rsidRPr="003B06C9">
        <w:t>.</w:t>
      </w:r>
      <w:r w:rsidR="00630955" w:rsidRPr="003B06C9">
        <w:t xml:space="preserve"> </w:t>
      </w:r>
      <w:r w:rsidR="002664EB" w:rsidRPr="003B06C9">
        <w:t>The remai</w:t>
      </w:r>
      <w:r w:rsidR="00690EA9" w:rsidRPr="003B06C9">
        <w:t>ning 80%</w:t>
      </w:r>
      <w:r w:rsidR="002664EB" w:rsidRPr="003B06C9">
        <w:t xml:space="preserve"> of each </w:t>
      </w:r>
      <w:r w:rsidR="00690EA9" w:rsidRPr="003B06C9">
        <w:t xml:space="preserve">fraction </w:t>
      </w:r>
      <w:r w:rsidR="002664EB" w:rsidRPr="003B06C9">
        <w:t xml:space="preserve">was analyzed using the </w:t>
      </w:r>
      <w:proofErr w:type="spellStart"/>
      <w:r w:rsidR="002664EB" w:rsidRPr="003B06C9">
        <w:t>O</w:t>
      </w:r>
      <w:r w:rsidR="00F07BEE">
        <w:t>l</w:t>
      </w:r>
      <w:r w:rsidR="002664EB" w:rsidRPr="003B06C9">
        <w:t>ink</w:t>
      </w:r>
      <w:proofErr w:type="spellEnd"/>
      <w:r w:rsidR="00DE402B" w:rsidRPr="003B06C9">
        <w:t xml:space="preserve"> </w:t>
      </w:r>
      <w:r w:rsidR="00D73C10">
        <w:t>HT</w:t>
      </w:r>
      <w:r w:rsidR="00D73C10" w:rsidRPr="003B06C9">
        <w:t xml:space="preserve"> </w:t>
      </w:r>
      <w:r w:rsidR="002664EB" w:rsidRPr="003B06C9">
        <w:t>platform</w:t>
      </w:r>
      <w:r w:rsidR="00B010AC">
        <w:t>,</w:t>
      </w:r>
      <w:r w:rsidR="00DE402B" w:rsidRPr="003B06C9">
        <w:t xml:space="preserve"> which quantifies </w:t>
      </w:r>
      <w:r w:rsidR="00D73C10">
        <w:t xml:space="preserve">5416 </w:t>
      </w:r>
      <w:r w:rsidR="00607D9B">
        <w:t>unique</w:t>
      </w:r>
      <w:r w:rsidR="00DE402B" w:rsidRPr="003B06C9">
        <w:t xml:space="preserve"> proteins</w:t>
      </w:r>
      <w:r w:rsidR="003853F8" w:rsidRPr="003B06C9">
        <w:t xml:space="preserve"> (SI table 1)</w:t>
      </w:r>
      <w:r w:rsidR="002664EB" w:rsidRPr="003B06C9">
        <w:t xml:space="preserve">. To further define the EV </w:t>
      </w:r>
      <w:r w:rsidR="00DC4EEF">
        <w:t>peak</w:t>
      </w:r>
      <w:r w:rsidR="002664EB" w:rsidRPr="003B06C9">
        <w:t>, we analyzed the fractionation pattern of CD63 using</w:t>
      </w:r>
      <w:r w:rsidR="00907D95" w:rsidRPr="003B06C9">
        <w:t xml:space="preserve"> </w:t>
      </w:r>
      <w:r w:rsidR="009B16E2" w:rsidRPr="003B06C9">
        <w:t>data from the</w:t>
      </w:r>
      <w:r w:rsidR="002664EB" w:rsidRPr="003B06C9">
        <w:t xml:space="preserve"> </w:t>
      </w:r>
      <w:proofErr w:type="spellStart"/>
      <w:r w:rsidR="002664EB" w:rsidRPr="003B06C9">
        <w:t>O</w:t>
      </w:r>
      <w:r w:rsidR="00F07BEE">
        <w:t>l</w:t>
      </w:r>
      <w:r w:rsidR="002664EB" w:rsidRPr="003B06C9">
        <w:t>ink</w:t>
      </w:r>
      <w:proofErr w:type="spellEnd"/>
      <w:r w:rsidR="002664EB" w:rsidRPr="003B06C9">
        <w:t xml:space="preserve"> assay</w:t>
      </w:r>
      <w:r w:rsidR="00285547">
        <w:t xml:space="preserve"> and</w:t>
      </w:r>
      <w:r w:rsidR="002664EB" w:rsidRPr="003B06C9">
        <w:t xml:space="preserve"> demonstrated </w:t>
      </w:r>
      <w:r w:rsidR="002C7AEE">
        <w:t>a clear peak in signal in fractions</w:t>
      </w:r>
      <w:r w:rsidR="002664EB" w:rsidRPr="003B06C9">
        <w:t xml:space="preserve"> 9 and 10 (Figure 1b). </w:t>
      </w:r>
    </w:p>
    <w:p w14:paraId="057B0E60" w14:textId="3850DBFB" w:rsidR="004C2F79" w:rsidRDefault="00FD5DE8" w:rsidP="00CA1ACA">
      <w:pPr>
        <w:ind w:firstLine="720"/>
      </w:pPr>
      <w:r>
        <w:t xml:space="preserve">To identify targets that could be effective for EV immunocapture or for </w:t>
      </w:r>
      <w:r w:rsidR="00B010AC">
        <w:t xml:space="preserve">the </w:t>
      </w:r>
      <w:r>
        <w:t>analysis of EV cargo</w:t>
      </w:r>
      <w:r w:rsidR="00AF3E57">
        <w:t>,</w:t>
      </w:r>
      <w:r>
        <w:t xml:space="preserve"> we </w:t>
      </w:r>
      <w:r w:rsidR="00E44010">
        <w:t>selected</w:t>
      </w:r>
      <w:r w:rsidR="00F569A5">
        <w:t xml:space="preserve"> all proteins </w:t>
      </w:r>
      <w:r w:rsidR="00523625">
        <w:t xml:space="preserve">where the </w:t>
      </w:r>
      <w:r w:rsidR="005945B7">
        <w:t>median</w:t>
      </w:r>
      <w:r w:rsidR="00E24104" w:rsidRPr="00E24104">
        <w:t xml:space="preserve"> </w:t>
      </w:r>
      <w:r w:rsidR="00E24104">
        <w:t>normalized protein expression</w:t>
      </w:r>
      <w:r w:rsidR="005945B7">
        <w:t xml:space="preserve"> </w:t>
      </w:r>
      <w:r w:rsidR="00E24104">
        <w:t>(</w:t>
      </w:r>
      <w:r w:rsidR="002C7AEE">
        <w:t>NPX</w:t>
      </w:r>
      <w:r w:rsidR="00E24104">
        <w:t>)</w:t>
      </w:r>
      <w:r w:rsidR="002C7AEE">
        <w:t xml:space="preserve"> </w:t>
      </w:r>
      <w:r w:rsidR="00F569A5">
        <w:t xml:space="preserve">value </w:t>
      </w:r>
      <w:r w:rsidR="005945B7">
        <w:t xml:space="preserve">across CSF samples </w:t>
      </w:r>
      <w:r w:rsidR="00F569A5">
        <w:t xml:space="preserve">was greater in </w:t>
      </w:r>
      <w:r w:rsidR="002C7AEE">
        <w:t xml:space="preserve">both </w:t>
      </w:r>
      <w:r w:rsidR="00F569A5">
        <w:t xml:space="preserve">fractions 9 and 10 </w:t>
      </w:r>
      <w:r w:rsidR="000A23C0">
        <w:t>compared to</w:t>
      </w:r>
      <w:r w:rsidR="007317DF">
        <w:t xml:space="preserve"> </w:t>
      </w:r>
      <w:r w:rsidR="00F569A5">
        <w:t>fraction</w:t>
      </w:r>
      <w:r w:rsidR="00AF3E57">
        <w:t>s</w:t>
      </w:r>
      <w:r w:rsidR="00F569A5">
        <w:t xml:space="preserve"> </w:t>
      </w:r>
      <w:r w:rsidR="00FE755C">
        <w:t>7</w:t>
      </w:r>
      <w:r w:rsidR="001C6360">
        <w:t>,</w:t>
      </w:r>
      <w:r w:rsidR="00FE755C">
        <w:t xml:space="preserve"> </w:t>
      </w:r>
      <w:r w:rsidR="001C6360">
        <w:t>11,</w:t>
      </w:r>
      <w:r w:rsidR="00FE755C">
        <w:t xml:space="preserve"> </w:t>
      </w:r>
      <w:r w:rsidR="00F569A5">
        <w:t>12</w:t>
      </w:r>
      <w:r w:rsidR="00B010AC">
        <w:t>,</w:t>
      </w:r>
      <w:r w:rsidR="00FE755C">
        <w:t xml:space="preserve"> and </w:t>
      </w:r>
      <w:r w:rsidR="00FE755C" w:rsidRPr="003B06C9">
        <w:t>13</w:t>
      </w:r>
      <w:r w:rsidR="00011805" w:rsidRPr="003B06C9">
        <w:t xml:space="preserve"> (SI table</w:t>
      </w:r>
      <w:r w:rsidR="00F07BEE">
        <w:t>s</w:t>
      </w:r>
      <w:r w:rsidR="00011805" w:rsidRPr="003B06C9">
        <w:t xml:space="preserve"> </w:t>
      </w:r>
      <w:r w:rsidR="003853F8" w:rsidRPr="003B06C9">
        <w:t>2</w:t>
      </w:r>
      <w:r w:rsidR="004C2F79">
        <w:t xml:space="preserve"> and 3</w:t>
      </w:r>
      <w:r w:rsidR="00011805" w:rsidRPr="003B06C9">
        <w:t>)</w:t>
      </w:r>
      <w:r w:rsidR="00F569A5" w:rsidRPr="003B06C9">
        <w:t xml:space="preserve">. </w:t>
      </w:r>
      <w:r w:rsidR="00523625">
        <w:t>Because</w:t>
      </w:r>
      <w:r w:rsidR="00523625" w:rsidRPr="003B06C9">
        <w:t xml:space="preserve"> </w:t>
      </w:r>
      <w:r w:rsidR="00E44010" w:rsidRPr="003B06C9">
        <w:t>many</w:t>
      </w:r>
      <w:r w:rsidR="00E44010">
        <w:t xml:space="preserve"> proteins can be found as both EV</w:t>
      </w:r>
      <w:r w:rsidR="00F07BEE">
        <w:t>-</w:t>
      </w:r>
      <w:r w:rsidR="00E44010">
        <w:t xml:space="preserve">bound and </w:t>
      </w:r>
      <w:r w:rsidR="00C459FC">
        <w:t>soluble</w:t>
      </w:r>
      <w:r w:rsidR="00E44010">
        <w:t xml:space="preserve"> isoforms, we did </w:t>
      </w:r>
      <w:r w:rsidR="00544EE4">
        <w:t xml:space="preserve">not </w:t>
      </w:r>
      <w:r w:rsidR="007317DF">
        <w:t>consider relative protein abundance in fractions 14 and 15 in our criteria</w:t>
      </w:r>
      <w:r w:rsidR="00E44010">
        <w:t xml:space="preserve">, but rather selected proteins where a definable EV peak could be </w:t>
      </w:r>
      <w:r w:rsidR="00FE755C">
        <w:t>seen</w:t>
      </w:r>
      <w:r w:rsidR="00E44010">
        <w:t>.</w:t>
      </w:r>
      <w:r w:rsidR="0090162F">
        <w:t xml:space="preserve"> </w:t>
      </w:r>
      <w:r w:rsidR="00A51F71" w:rsidRPr="003B06C9">
        <w:t xml:space="preserve">Next, we utilized the </w:t>
      </w:r>
      <w:proofErr w:type="spellStart"/>
      <w:r w:rsidR="00A51F71" w:rsidRPr="003B06C9">
        <w:t>DeepTMHMM</w:t>
      </w:r>
      <w:proofErr w:type="spellEnd"/>
      <w:r w:rsidR="00A51F71">
        <w:t xml:space="preserve"> deep learning model to </w:t>
      </w:r>
      <w:r w:rsidR="00CA1ACA">
        <w:t xml:space="preserve">differentiate cytosolic, transmembrane, </w:t>
      </w:r>
      <w:r w:rsidR="00544EE4">
        <w:t>and</w:t>
      </w:r>
      <w:r w:rsidR="00CA1ACA">
        <w:t xml:space="preserve"> secreted proteins.</w:t>
      </w:r>
      <w:r w:rsidR="00392473">
        <w:t xml:space="preserve"> </w:t>
      </w:r>
      <w:r w:rsidR="00CA1ACA">
        <w:t xml:space="preserve">Running </w:t>
      </w:r>
      <w:proofErr w:type="spellStart"/>
      <w:r w:rsidR="00CA1ACA" w:rsidRPr="003B06C9">
        <w:t>DeepTMHMM</w:t>
      </w:r>
      <w:proofErr w:type="spellEnd"/>
      <w:r w:rsidR="00CA1ACA">
        <w:t xml:space="preserve"> on </w:t>
      </w:r>
      <w:del w:id="182" w:author="Kipman, Maia" w:date="2024-03-26T12:19:00Z">
        <w:r w:rsidR="00CA1ACA" w:rsidDel="00560041">
          <w:delText xml:space="preserve">the </w:delText>
        </w:r>
      </w:del>
      <w:ins w:id="183" w:author="Kipman, Maia" w:date="2024-03-26T12:19:00Z">
        <w:r w:rsidR="00560041">
          <w:t xml:space="preserve">each </w:t>
        </w:r>
      </w:ins>
      <w:r w:rsidR="00CA1ACA">
        <w:t xml:space="preserve">protein </w:t>
      </w:r>
      <w:del w:id="184" w:author="Kipman, Maia" w:date="2024-03-26T12:20:00Z">
        <w:r w:rsidR="00CA1ACA" w:rsidDel="00560041">
          <w:delText xml:space="preserve">panel </w:delText>
        </w:r>
      </w:del>
      <w:r w:rsidR="00392473">
        <w:t xml:space="preserve">analyzed by the </w:t>
      </w:r>
      <w:proofErr w:type="spellStart"/>
      <w:r w:rsidR="00392473">
        <w:t>Olink</w:t>
      </w:r>
      <w:proofErr w:type="spellEnd"/>
      <w:r w:rsidR="00392473">
        <w:t xml:space="preserve"> platform</w:t>
      </w:r>
      <w:ins w:id="185" w:author="Kipman, Maia" w:date="2024-03-23T16:15:00Z">
        <w:r w:rsidR="00BD15D1">
          <w:t xml:space="preserve"> we</w:t>
        </w:r>
      </w:ins>
      <w:r w:rsidR="00A51F71">
        <w:t xml:space="preserve"> </w:t>
      </w:r>
      <w:del w:id="186" w:author="Kipman, Maia" w:date="2024-03-26T12:19:00Z">
        <w:r w:rsidR="00A51F71" w:rsidDel="00560041">
          <w:delText xml:space="preserve">identified </w:delText>
        </w:r>
      </w:del>
      <w:ins w:id="187" w:author="Kipman, Maia" w:date="2024-03-26T12:19:00Z">
        <w:r w:rsidR="00560041">
          <w:t xml:space="preserve">categorized </w:t>
        </w:r>
      </w:ins>
      <w:ins w:id="188" w:author="Kipman, Maia" w:date="2024-03-26T12:20:00Z">
        <w:r w:rsidR="00560041">
          <w:t>them into</w:t>
        </w:r>
      </w:ins>
      <w:ins w:id="189" w:author="Kipman, Maia" w:date="2024-03-26T12:19:00Z">
        <w:r w:rsidR="00560041">
          <w:t xml:space="preserve"> </w:t>
        </w:r>
      </w:ins>
      <w:r w:rsidR="00A51F71">
        <w:t xml:space="preserve">953 predicted transmembrane, 3522 predicted cytosolic, and 941 predicted </w:t>
      </w:r>
      <w:r w:rsidR="00544EE4">
        <w:t>secreted</w:t>
      </w:r>
      <w:r w:rsidR="00A51F71">
        <w:t xml:space="preserve"> proteins </w:t>
      </w:r>
      <w:r w:rsidR="00A51F71">
        <w:fldChar w:fldCharType="begin"/>
      </w:r>
      <w:r w:rsidR="007D5981">
        <w:instrText xml:space="preserve"> ADDIN EN.CITE &lt;EndNote&gt;&lt;Cite&gt;&lt;Author&gt;Hallgren&lt;/Author&gt;&lt;Year&gt;2022&lt;/Year&gt;&lt;RecNum&gt;13&lt;/RecNum&gt;&lt;DisplayText&gt;&lt;style face="superscript"&gt;11&lt;/style&gt;&lt;/DisplayText&gt;&lt;record&gt;&lt;rec-number&gt;13&lt;/rec-number&gt;&lt;foreign-keys&gt;&lt;key app="EN" db-id="2r9zp9fdaz0rapepdwx5sw55r5pwpzsfzf5f" timestamp="1706206433"&gt;13&lt;/key&gt;&lt;/foreign-keys&gt;&lt;ref-type name="Journal Article"&gt;17&lt;/ref-type&gt;&lt;contributors&gt;&lt;authors&gt;&lt;author&gt;Jeppe Hallgren&lt;/author&gt;&lt;author&gt;Konstantinos D. Tsirigos&lt;/author&gt;&lt;author&gt;Mads Damgaard Pedersen&lt;/author&gt;&lt;author&gt;José Juan Almagro Armenteros&lt;/author&gt;&lt;author&gt;Paolo Marcatili&lt;/author&gt;&lt;author&gt;Henrik Nielsen&lt;/author&gt;&lt;author&gt;Anders Krogh&lt;/author&gt;&lt;author&gt;Ole Winther&lt;/author&gt;&lt;/authors&gt;&lt;/contributors&gt;&lt;titles&gt;&lt;title&gt;DeepTMHMM predicts alpha and beta transmembrane proteins using deep neural networks&lt;/title&gt;&lt;secondary-title&gt;bioRxiv&lt;/secondary-title&gt;&lt;/titles&gt;&lt;periodical&gt;&lt;full-title&gt;bioRxiv&lt;/full-title&gt;&lt;/periodical&gt;&lt;pages&gt;2022.04.08.487609&lt;/pages&gt;&lt;dates&gt;&lt;year&gt;2022&lt;/year&gt;&lt;/dates&gt;&lt;urls&gt;&lt;related-urls&gt;&lt;url&gt;https://www.biorxiv.org/content/biorxiv/early/2022/04/10/2022.04.08.487609.full.pdf&lt;/url&gt;&lt;/related-urls&gt;&lt;/urls&gt;&lt;electronic-resource-num&gt;10.1101/2022.04.08.487609&lt;/electronic-resource-num&gt;&lt;/record&gt;&lt;/Cite&gt;&lt;/EndNote&gt;</w:instrText>
      </w:r>
      <w:r w:rsidR="00A51F71">
        <w:fldChar w:fldCharType="separate"/>
      </w:r>
      <w:r w:rsidR="007D5981" w:rsidRPr="007D5981">
        <w:rPr>
          <w:noProof/>
          <w:vertAlign w:val="superscript"/>
        </w:rPr>
        <w:t>11</w:t>
      </w:r>
      <w:r w:rsidR="00A51F71">
        <w:fldChar w:fldCharType="end"/>
      </w:r>
      <w:r w:rsidR="00A51F71">
        <w:t xml:space="preserve">. </w:t>
      </w:r>
      <w:r w:rsidR="006754FE">
        <w:t>We demonstrate that</w:t>
      </w:r>
      <w:del w:id="190" w:author="Sydney D'Amaddio" w:date="2024-03-27T17:32:00Z">
        <w:r w:rsidR="00CA1ACA" w:rsidDel="000247DB">
          <w:delText>,</w:delText>
        </w:r>
      </w:del>
      <w:r w:rsidR="00CA1ACA">
        <w:t xml:space="preserve"> </w:t>
      </w:r>
      <w:r w:rsidR="007317DF">
        <w:t>80</w:t>
      </w:r>
      <w:r w:rsidR="006754FE">
        <w:t xml:space="preserve">% of predicted </w:t>
      </w:r>
      <w:r w:rsidR="00CA1ACA">
        <w:t>soluble proteins</w:t>
      </w:r>
      <w:r w:rsidR="006754FE">
        <w:t xml:space="preserve">, </w:t>
      </w:r>
      <w:r w:rsidR="00916FD6">
        <w:t>10</w:t>
      </w:r>
      <w:r w:rsidR="006754FE">
        <w:t xml:space="preserve">% of transmembrane </w:t>
      </w:r>
      <w:r w:rsidR="00CA1ACA">
        <w:t>proteins</w:t>
      </w:r>
      <w:r w:rsidR="006754FE">
        <w:t xml:space="preserve">, and </w:t>
      </w:r>
      <w:r w:rsidR="007317DF">
        <w:t>9</w:t>
      </w:r>
      <w:r w:rsidR="006754FE">
        <w:t xml:space="preserve">% of </w:t>
      </w:r>
      <w:r w:rsidR="00CA1ACA">
        <w:t>secreted proteins</w:t>
      </w:r>
      <w:r w:rsidR="006754FE">
        <w:t xml:space="preserve"> have an EV peak (</w:t>
      </w:r>
      <w:r w:rsidR="00916FD6">
        <w:t>F</w:t>
      </w:r>
      <w:r w:rsidR="006754FE">
        <w:t>igure 1</w:t>
      </w:r>
      <w:r w:rsidR="00916FD6">
        <w:t>c</w:t>
      </w:r>
      <w:r w:rsidR="006754FE">
        <w:t xml:space="preserve">). </w:t>
      </w:r>
      <w:moveFromRangeStart w:id="191" w:author="Kipman, Maia" w:date="2024-03-24T09:32:00Z" w:name="move162164039"/>
      <w:moveFrom w:id="192" w:author="Kipman, Maia" w:date="2024-03-24T09:32:00Z">
        <w:r w:rsidR="00244735" w:rsidDel="005F345D">
          <w:t xml:space="preserve">The fact that only 10% of predicted transmembrane proteins had a definable EV peak </w:t>
        </w:r>
        <w:r w:rsidR="00CD56FD" w:rsidDel="005F345D">
          <w:t>is likely</w:t>
        </w:r>
        <w:r w:rsidR="00392473" w:rsidDel="005F345D">
          <w:t xml:space="preserve"> due to overwhelming signal from cleaved or secreted isoforms of these proteins. This data </w:t>
        </w:r>
        <w:r w:rsidR="00244735" w:rsidDel="005F345D">
          <w:t>adds credence to the necessity of running SEC or DGC on putative immunocapture targets before proceeding to immunocapture.</w:t>
        </w:r>
        <w:r w:rsidR="00305AE0" w:rsidDel="005F345D">
          <w:t xml:space="preserve"> </w:t>
        </w:r>
      </w:moveFrom>
      <w:moveFromRangeEnd w:id="191"/>
    </w:p>
    <w:p w14:paraId="4F1ECEAB" w14:textId="1951FCD9" w:rsidR="00FB7432" w:rsidRDefault="00512108" w:rsidP="004C2F79">
      <w:pPr>
        <w:ind w:firstLine="720"/>
      </w:pPr>
      <w:r>
        <w:t xml:space="preserve">Our primary interest </w:t>
      </w:r>
      <w:r w:rsidR="00996C3A">
        <w:t xml:space="preserve">in using </w:t>
      </w:r>
      <w:r>
        <w:t xml:space="preserve">this dataset was </w:t>
      </w:r>
      <w:r w:rsidR="00996C3A">
        <w:t xml:space="preserve">to identify </w:t>
      </w:r>
      <w:r w:rsidR="00BD49C3">
        <w:t xml:space="preserve">proteins </w:t>
      </w:r>
      <w:r w:rsidR="00996C3A">
        <w:t xml:space="preserve">that </w:t>
      </w:r>
      <w:r w:rsidR="00BD49C3">
        <w:t>are</w:t>
      </w:r>
      <w:r>
        <w:t xml:space="preserve"> </w:t>
      </w:r>
      <w:r w:rsidR="00BD49C3">
        <w:t>either</w:t>
      </w:r>
      <w:r>
        <w:t xml:space="preserve"> transmembrane or internal</w:t>
      </w:r>
      <w:r w:rsidR="00996C3A">
        <w:t xml:space="preserve"> to EVs</w:t>
      </w:r>
      <w:r>
        <w:t xml:space="preserve">, as they can be used to isolate or define an EV’s cell of origin. </w:t>
      </w:r>
      <w:r w:rsidR="007317DF">
        <w:t>Therefore</w:t>
      </w:r>
      <w:r w:rsidR="00FC095D">
        <w:t>, w</w:t>
      </w:r>
      <w:r w:rsidR="00F058BF">
        <w:t>e overla</w:t>
      </w:r>
      <w:r w:rsidR="00285547">
        <w:t>i</w:t>
      </w:r>
      <w:r w:rsidR="00F058BF">
        <w:t>d</w:t>
      </w:r>
      <w:r w:rsidR="009927E6">
        <w:t xml:space="preserve"> th</w:t>
      </w:r>
      <w:r w:rsidR="00B010AC">
        <w:t xml:space="preserve">e </w:t>
      </w:r>
      <w:proofErr w:type="spellStart"/>
      <w:r w:rsidR="00B010AC">
        <w:t>Olink</w:t>
      </w:r>
      <w:proofErr w:type="spellEnd"/>
      <w:r w:rsidR="00B010AC">
        <w:t xml:space="preserve"> data</w:t>
      </w:r>
      <w:r w:rsidR="00F058BF">
        <w:t xml:space="preserve"> </w:t>
      </w:r>
      <w:r w:rsidR="0010601F">
        <w:t xml:space="preserve">with the </w:t>
      </w:r>
      <w:proofErr w:type="spellStart"/>
      <w:r w:rsidR="0010601F">
        <w:t>BrainRNA</w:t>
      </w:r>
      <w:proofErr w:type="spellEnd"/>
      <w:r w:rsidR="00285547">
        <w:t>-</w:t>
      </w:r>
      <w:r w:rsidR="0010601F">
        <w:t xml:space="preserve">Seq atlas and selected proteins </w:t>
      </w:r>
      <w:r w:rsidR="004C2F79">
        <w:t xml:space="preserve">that were enriched in a specific brain </w:t>
      </w:r>
      <w:r w:rsidR="007317DF">
        <w:t>cell-</w:t>
      </w:r>
      <w:r w:rsidR="00EB0529">
        <w:t xml:space="preserve">type – </w:t>
      </w:r>
      <w:r w:rsidR="004C2F79">
        <w:t xml:space="preserve">as </w:t>
      </w:r>
      <w:r w:rsidR="00AF3E57">
        <w:t xml:space="preserve">defined </w:t>
      </w:r>
      <w:r w:rsidR="0000268E">
        <w:t>by</w:t>
      </w:r>
      <w:r w:rsidR="00AF3E57">
        <w:t xml:space="preserve"> having</w:t>
      </w:r>
      <w:r w:rsidR="004C2F79">
        <w:t xml:space="preserve"> a Tau specificity score &gt;0.75</w:t>
      </w:r>
      <w:r w:rsidR="001C77A9">
        <w:fldChar w:fldCharType="begin">
          <w:fldData xml:space="preserve">PEVuZE5vdGU+PENpdGU+PEF1dGhvcj5aaGFuZzwvQXV0aG9yPjxZZWFyPjIwMTY8L1llYXI+PFJl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==
</w:fldData>
        </w:fldChar>
      </w:r>
      <w:r w:rsidR="007D5981">
        <w:instrText xml:space="preserve"> ADDIN EN.CITE </w:instrText>
      </w:r>
      <w:r w:rsidR="007D5981">
        <w:fldChar w:fldCharType="begin">
          <w:fldData xml:space="preserve">PEVuZE5vdGU+PENpdGU+PEF1dGhvcj5aaGFuZzwvQXV0aG9yPjxZZWFyPjIwMTY8L1llYXI+PFJl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==
</w:fldData>
        </w:fldChar>
      </w:r>
      <w:r w:rsidR="007D5981">
        <w:instrText xml:space="preserve"> ADDIN EN.CITE.DATA </w:instrText>
      </w:r>
      <w:r w:rsidR="007D5981">
        <w:fldChar w:fldCharType="end"/>
      </w:r>
      <w:r w:rsidR="001C77A9">
        <w:fldChar w:fldCharType="separate"/>
      </w:r>
      <w:r w:rsidR="007D5981" w:rsidRPr="007D5981">
        <w:rPr>
          <w:noProof/>
          <w:vertAlign w:val="superscript"/>
        </w:rPr>
        <w:t>8,12</w:t>
      </w:r>
      <w:r w:rsidR="001C77A9">
        <w:fldChar w:fldCharType="end"/>
      </w:r>
      <w:r w:rsidR="00AF3E57">
        <w:t>, calculated using the mean astrocyte, oligodendrocyte, microglia, neuron, and endothelial cell expression</w:t>
      </w:r>
      <w:r w:rsidR="00523625">
        <w:t xml:space="preserve"> levels</w:t>
      </w:r>
      <w:r w:rsidR="0010601F">
        <w:t xml:space="preserve">. </w:t>
      </w:r>
      <w:commentRangeStart w:id="193"/>
      <w:r w:rsidR="006A1FA8">
        <w:t>Thus</w:t>
      </w:r>
      <w:r w:rsidR="006D026E">
        <w:t>,</w:t>
      </w:r>
      <w:r w:rsidR="006A1FA8">
        <w:t xml:space="preserve"> we identified </w:t>
      </w:r>
      <w:r w:rsidR="006D026E">
        <w:t xml:space="preserve">transmembrane </w:t>
      </w:r>
      <w:r w:rsidR="006A1FA8">
        <w:t xml:space="preserve">proteins </w:t>
      </w:r>
      <w:r w:rsidR="00B010AC">
        <w:t xml:space="preserve">that </w:t>
      </w:r>
      <w:r w:rsidR="006A1FA8">
        <w:t xml:space="preserve">can potentially be used </w:t>
      </w:r>
      <w:del w:id="194" w:author="Sydney D'Amaddio" w:date="2024-03-27T17:33:00Z">
        <w:r w:rsidR="006A1FA8" w:rsidDel="000247DB">
          <w:delText xml:space="preserve">in CSF </w:delText>
        </w:r>
      </w:del>
      <w:r w:rsidR="006A1FA8">
        <w:t>to isolate cell-type specific EV</w:t>
      </w:r>
      <w:r w:rsidR="0073637C">
        <w:t>s</w:t>
      </w:r>
      <w:r w:rsidR="006D026E">
        <w:t xml:space="preserve"> </w:t>
      </w:r>
      <w:ins w:id="195" w:author="Sydney D'Amaddio" w:date="2024-03-27T17:33:00Z">
        <w:r w:rsidR="000247DB">
          <w:t>from CSF</w:t>
        </w:r>
      </w:ins>
      <w:ins w:id="196" w:author="Sydney D'Amaddio" w:date="2024-03-27T20:51:00Z">
        <w:r w:rsidR="005C567C">
          <w:t>,</w:t>
        </w:r>
      </w:ins>
      <w:ins w:id="197" w:author="Sydney D'Amaddio" w:date="2024-03-27T17:33:00Z">
        <w:r w:rsidR="000247DB">
          <w:t xml:space="preserve"> </w:t>
        </w:r>
      </w:ins>
      <w:r w:rsidR="006D026E" w:rsidRPr="003B06C9">
        <w:t xml:space="preserve">as well as cytosolic proteins </w:t>
      </w:r>
      <w:r w:rsidR="00B010AC">
        <w:t>that</w:t>
      </w:r>
      <w:r w:rsidR="00B010AC" w:rsidRPr="003B06C9">
        <w:t xml:space="preserve"> </w:t>
      </w:r>
      <w:r w:rsidR="006D026E" w:rsidRPr="003B06C9">
        <w:t>can be used to confirm cell</w:t>
      </w:r>
      <w:r w:rsidR="00606E96" w:rsidRPr="003B06C9">
        <w:t>-</w:t>
      </w:r>
      <w:r w:rsidR="006D026E" w:rsidRPr="003B06C9">
        <w:t xml:space="preserve">type specificity </w:t>
      </w:r>
      <w:r w:rsidR="00DF21C2" w:rsidRPr="003B06C9">
        <w:t>following immunocapture</w:t>
      </w:r>
      <w:r w:rsidR="006D026E" w:rsidRPr="003B06C9">
        <w:t xml:space="preserve"> </w:t>
      </w:r>
      <w:commentRangeEnd w:id="193"/>
      <w:r w:rsidR="005C567C">
        <w:rPr>
          <w:rStyle w:val="CommentReference"/>
        </w:rPr>
        <w:commentReference w:id="193"/>
      </w:r>
      <w:r w:rsidR="006D026E" w:rsidRPr="003B06C9">
        <w:t>(</w:t>
      </w:r>
      <w:r w:rsidR="00FC60E3">
        <w:t>F</w:t>
      </w:r>
      <w:r w:rsidR="006D026E" w:rsidRPr="003B06C9">
        <w:t xml:space="preserve">igure 2). </w:t>
      </w:r>
      <w:r w:rsidR="00285547" w:rsidRPr="003B06C9">
        <w:t xml:space="preserve">Finally, we identified a set </w:t>
      </w:r>
      <w:r w:rsidR="00285547">
        <w:t xml:space="preserve">of internal and transmembrane </w:t>
      </w:r>
      <w:r w:rsidR="00285547" w:rsidRPr="003B06C9">
        <w:t xml:space="preserve">proteins </w:t>
      </w:r>
      <w:r w:rsidR="00285547">
        <w:t>that</w:t>
      </w:r>
      <w:r w:rsidR="000000EB">
        <w:t xml:space="preserve"> peak in the EV fractions but</w:t>
      </w:r>
      <w:r w:rsidR="00285547">
        <w:t xml:space="preserve"> are not specific to a given cell type as defined by a Tau score &lt;0.25 (</w:t>
      </w:r>
      <w:r w:rsidR="00285547" w:rsidRPr="003B06C9">
        <w:t>Supplemental table</w:t>
      </w:r>
      <w:r w:rsidR="00285547">
        <w:t>s</w:t>
      </w:r>
      <w:r w:rsidR="00285547" w:rsidRPr="003B06C9">
        <w:t xml:space="preserve"> </w:t>
      </w:r>
      <w:r w:rsidR="00285547">
        <w:t>4</w:t>
      </w:r>
      <w:r w:rsidR="00285547" w:rsidRPr="003B06C9">
        <w:t xml:space="preserve"> and </w:t>
      </w:r>
      <w:r w:rsidR="00285547">
        <w:t>5, respectively</w:t>
      </w:r>
      <w:r w:rsidR="00285547" w:rsidRPr="003B06C9">
        <w:t>)</w:t>
      </w:r>
      <w:r w:rsidR="00285547">
        <w:t>.</w:t>
      </w:r>
      <w:r w:rsidR="00DC0CF3" w:rsidRPr="003B06C9">
        <w:t xml:space="preserve"> These</w:t>
      </w:r>
      <w:r w:rsidR="00DC0CF3">
        <w:t xml:space="preserve"> latter proteins can be use</w:t>
      </w:r>
      <w:r w:rsidR="00BD49C3">
        <w:t>d</w:t>
      </w:r>
      <w:r w:rsidR="00DC0CF3">
        <w:t xml:space="preserve"> </w:t>
      </w:r>
      <w:r w:rsidR="005F06F7">
        <w:t xml:space="preserve">to </w:t>
      </w:r>
      <w:r w:rsidR="00DC0CF3">
        <w:t>normaliz</w:t>
      </w:r>
      <w:r w:rsidR="005F06F7">
        <w:t>e</w:t>
      </w:r>
      <w:r w:rsidR="00DC0CF3">
        <w:t xml:space="preserve"> total EV quantity. </w:t>
      </w:r>
    </w:p>
    <w:p w14:paraId="7ACAE760" w14:textId="77777777" w:rsidR="00FB7432" w:rsidRDefault="00FB7432" w:rsidP="00FB7432"/>
    <w:p w14:paraId="44890F5A" w14:textId="0CC6C039" w:rsidR="00FB7432" w:rsidRPr="00FB7432" w:rsidDel="00B87909" w:rsidRDefault="005811F8" w:rsidP="00FB7432">
      <w:pPr>
        <w:rPr>
          <w:del w:id="198" w:author="Kipman, Maia" w:date="2024-03-24T09:35:00Z"/>
          <w:b/>
          <w:bCs/>
          <w:u w:val="single"/>
        </w:rPr>
      </w:pPr>
      <w:r>
        <w:rPr>
          <w:b/>
          <w:bCs/>
          <w:u w:val="single"/>
        </w:rPr>
        <w:t>Conclusions</w:t>
      </w:r>
    </w:p>
    <w:p w14:paraId="20049177" w14:textId="6F344D5E" w:rsidR="0010601F" w:rsidDel="00B87909" w:rsidRDefault="00DC0CF3" w:rsidP="00FB7432">
      <w:pPr>
        <w:rPr>
          <w:del w:id="199" w:author="Kipman, Maia" w:date="2024-03-24T09:34:00Z"/>
        </w:rPr>
      </w:pPr>
      <w:del w:id="200" w:author="Kipman, Maia" w:date="2024-03-24T09:35:00Z">
        <w:r w:rsidDel="00B87909">
          <w:delText xml:space="preserve"> </w:delText>
        </w:r>
      </w:del>
    </w:p>
    <w:p w14:paraId="029A1D3F" w14:textId="77777777" w:rsidR="005F345D" w:rsidRDefault="005F345D">
      <w:pPr>
        <w:rPr>
          <w:ins w:id="201" w:author="Kipman, Maia" w:date="2024-03-24T09:13:00Z"/>
        </w:rPr>
        <w:pPrChange w:id="202" w:author="Kipman, Maia" w:date="2024-03-24T09:34:00Z">
          <w:pPr>
            <w:ind w:firstLine="720"/>
          </w:pPr>
        </w:pPrChange>
      </w:pPr>
    </w:p>
    <w:p w14:paraId="1DE913CD" w14:textId="7D08B782" w:rsidR="002712CE" w:rsidRDefault="00CA78A5" w:rsidP="002712CE">
      <w:pPr>
        <w:ind w:firstLine="720"/>
        <w:rPr>
          <w:moveTo w:id="203" w:author="Kipman, Maia" w:date="2024-03-24T09:32:00Z"/>
        </w:rPr>
      </w:pPr>
      <w:r>
        <w:t xml:space="preserve">Utilizing </w:t>
      </w:r>
      <w:r w:rsidR="005E7ACC">
        <w:t>the</w:t>
      </w:r>
      <w:r>
        <w:t xml:space="preserve"> highly sensitive and specific multiplexed </w:t>
      </w:r>
      <w:proofErr w:type="spellStart"/>
      <w:r w:rsidR="005E7ACC">
        <w:t>O</w:t>
      </w:r>
      <w:r w:rsidR="00D2384E">
        <w:t>l</w:t>
      </w:r>
      <w:r w:rsidR="005E7ACC">
        <w:t>ink</w:t>
      </w:r>
      <w:proofErr w:type="spellEnd"/>
      <w:r>
        <w:t xml:space="preserve"> platform</w:t>
      </w:r>
      <w:r w:rsidR="00C4455A">
        <w:t xml:space="preserve"> on </w:t>
      </w:r>
      <w:r w:rsidR="00CA1ACA">
        <w:t>SEC-</w:t>
      </w:r>
      <w:r w:rsidR="00C4455A">
        <w:t>fractionated healthy CSF</w:t>
      </w:r>
      <w:r w:rsidR="003E5A9F">
        <w:t xml:space="preserve">, we were able to identify </w:t>
      </w:r>
      <w:r w:rsidR="00E77A62">
        <w:t xml:space="preserve">dozens of </w:t>
      </w:r>
      <w:r w:rsidR="003E5A9F">
        <w:t>cell</w:t>
      </w:r>
      <w:r w:rsidR="00DF21C2">
        <w:t>-</w:t>
      </w:r>
      <w:proofErr w:type="gramStart"/>
      <w:r w:rsidR="003E5A9F">
        <w:t>type</w:t>
      </w:r>
      <w:proofErr w:type="gramEnd"/>
      <w:r w:rsidR="003E5A9F">
        <w:t xml:space="preserve"> specific </w:t>
      </w:r>
      <w:del w:id="204" w:author="Sydney D'Amaddio" w:date="2024-03-27T20:55:00Z">
        <w:r w:rsidR="003E5A9F" w:rsidDel="002A0151">
          <w:delText>EV</w:delText>
        </w:r>
        <w:r w:rsidR="00B010AC" w:rsidDel="002A0151">
          <w:delText>-</w:delText>
        </w:r>
        <w:r w:rsidR="003E5A9F" w:rsidDel="002A0151">
          <w:delText xml:space="preserve">associated </w:delText>
        </w:r>
      </w:del>
      <w:r w:rsidR="003E5A9F">
        <w:t xml:space="preserve">proteins </w:t>
      </w:r>
      <w:ins w:id="205" w:author="Sydney D'Amaddio" w:date="2024-03-27T20:55:00Z">
        <w:r w:rsidR="002A0151">
          <w:t xml:space="preserve">that may be associated with EVs and used </w:t>
        </w:r>
      </w:ins>
      <w:r w:rsidR="003E5A9F">
        <w:t xml:space="preserve">both for potential </w:t>
      </w:r>
      <w:r w:rsidR="00B42320">
        <w:t>immunocapture and internal analysis</w:t>
      </w:r>
      <w:r w:rsidR="005E7ACC">
        <w:t xml:space="preserve"> of </w:t>
      </w:r>
      <w:r w:rsidR="00285547">
        <w:t>brain</w:t>
      </w:r>
      <w:r w:rsidR="005E7ACC">
        <w:t>-</w:t>
      </w:r>
      <w:r w:rsidR="00285547">
        <w:t xml:space="preserve">derived </w:t>
      </w:r>
      <w:r w:rsidR="005E7ACC">
        <w:t>EVs</w:t>
      </w:r>
      <w:r w:rsidR="00B42320">
        <w:t xml:space="preserve">. </w:t>
      </w:r>
      <w:ins w:id="206" w:author="Kipman, Maia" w:date="2024-03-24T09:32:00Z">
        <w:r w:rsidR="002712CE">
          <w:t>Furthermore,</w:t>
        </w:r>
      </w:ins>
      <w:ins w:id="207" w:author="Kipman, Maia" w:date="2024-03-24T09:33:00Z">
        <w:r w:rsidR="002712CE">
          <w:t xml:space="preserve"> we demonstrate that </w:t>
        </w:r>
      </w:ins>
      <w:moveToRangeStart w:id="208" w:author="Kipman, Maia" w:date="2024-03-24T09:32:00Z" w:name="move162164039"/>
      <w:moveTo w:id="209" w:author="Kipman, Maia" w:date="2024-03-24T09:32:00Z">
        <w:del w:id="210" w:author="Kipman, Maia" w:date="2024-03-24T09:32:00Z">
          <w:r w:rsidR="002712CE" w:rsidDel="002712CE">
            <w:delText>T</w:delText>
          </w:r>
        </w:del>
        <w:del w:id="211" w:author="Kipman, Maia" w:date="2024-03-24T09:33:00Z">
          <w:r w:rsidR="002712CE" w:rsidDel="002712CE">
            <w:delText xml:space="preserve">he fact that </w:delText>
          </w:r>
        </w:del>
        <w:r w:rsidR="002712CE">
          <w:t xml:space="preserve">only 10% of predicted transmembrane proteins had a definable EV peak </w:t>
        </w:r>
      </w:moveTo>
      <w:ins w:id="212" w:author="Sydney D'Amaddio" w:date="2024-03-27T17:33:00Z">
        <w:r w:rsidR="000247DB">
          <w:t>in our</w:t>
        </w:r>
      </w:ins>
      <w:ins w:id="213" w:author="Sydney D'Amaddio" w:date="2024-03-27T17:34:00Z">
        <w:r w:rsidR="000247DB">
          <w:t xml:space="preserve"> dataset </w:t>
        </w:r>
      </w:ins>
      <w:ins w:id="214" w:author="Kipman, Maia" w:date="2024-03-24T09:34:00Z">
        <w:r w:rsidR="002712CE">
          <w:t xml:space="preserve">which we hypothesize is due to </w:t>
        </w:r>
      </w:ins>
      <w:moveTo w:id="215" w:author="Kipman, Maia" w:date="2024-03-24T09:32:00Z">
        <w:del w:id="216" w:author="Kipman, Maia" w:date="2024-03-24T09:34:00Z">
          <w:r w:rsidR="002712CE" w:rsidDel="002712CE">
            <w:delText xml:space="preserve">is likely due to </w:delText>
          </w:r>
        </w:del>
        <w:r w:rsidR="002712CE">
          <w:t xml:space="preserve">overwhelming signal from cleaved or secreted isoforms of these proteins. </w:t>
        </w:r>
        <w:del w:id="217" w:author="Kipman, Maia" w:date="2024-03-24T09:37:00Z">
          <w:r w:rsidR="002712CE" w:rsidDel="00B87909">
            <w:delText>This data adds credence to the necessity of running SEC or DGC on putative immunocapture targets before proceeding to immunocapture.</w:delText>
          </w:r>
        </w:del>
      </w:moveTo>
    </w:p>
    <w:moveToRangeEnd w:id="208"/>
    <w:p w14:paraId="0FB76BC9" w14:textId="41ED1A92" w:rsidR="00243F19" w:rsidRDefault="00FF0DDD" w:rsidP="00405CBA">
      <w:pPr>
        <w:ind w:firstLine="720"/>
      </w:pPr>
      <w:r>
        <w:t>S</w:t>
      </w:r>
      <w:r w:rsidR="008F0F98">
        <w:t xml:space="preserve">everal important </w:t>
      </w:r>
      <w:r w:rsidR="00785F98">
        <w:t>caveats</w:t>
      </w:r>
      <w:r w:rsidR="00BE4560">
        <w:t xml:space="preserve"> </w:t>
      </w:r>
      <w:r w:rsidR="00785F98">
        <w:t>are of note</w:t>
      </w:r>
      <w:r w:rsidR="00BF5953">
        <w:t>:</w:t>
      </w:r>
      <w:r w:rsidR="00785F98">
        <w:t xml:space="preserve"> First, </w:t>
      </w:r>
      <w:r w:rsidR="00BD49C3">
        <w:t xml:space="preserve">although </w:t>
      </w:r>
      <w:r w:rsidR="00785F98">
        <w:t xml:space="preserve">we </w:t>
      </w:r>
      <w:r w:rsidR="00B010AC">
        <w:t>analyzed</w:t>
      </w:r>
      <w:r w:rsidR="00785F98">
        <w:t xml:space="preserve"> </w:t>
      </w:r>
      <w:r w:rsidR="00D73C10">
        <w:t>54</w:t>
      </w:r>
      <w:r w:rsidR="00916FD6">
        <w:t>16</w:t>
      </w:r>
      <w:r w:rsidR="00ED67D9">
        <w:t xml:space="preserve"> </w:t>
      </w:r>
      <w:r w:rsidR="00EB0529">
        <w:t>targets</w:t>
      </w:r>
      <w:r w:rsidR="00785F98">
        <w:t xml:space="preserve">, this remains only a </w:t>
      </w:r>
      <w:r w:rsidR="00D73C10">
        <w:t xml:space="preserve">quarter </w:t>
      </w:r>
      <w:r w:rsidR="00785F98">
        <w:t xml:space="preserve">of the </w:t>
      </w:r>
      <w:r w:rsidR="001C77A9">
        <w:t>~20,000</w:t>
      </w:r>
      <w:r w:rsidR="00785F98">
        <w:t xml:space="preserve"> </w:t>
      </w:r>
      <w:r w:rsidR="00B973C6">
        <w:t xml:space="preserve">proteins </w:t>
      </w:r>
      <w:r w:rsidR="00785F98">
        <w:t xml:space="preserve">known </w:t>
      </w:r>
      <w:r w:rsidR="00DF21C2">
        <w:t xml:space="preserve">to be in the human </w:t>
      </w:r>
      <w:r w:rsidR="00EB0529">
        <w:t>protein coding genome</w:t>
      </w:r>
      <w:r w:rsidR="00EB0529">
        <w:fldChar w:fldCharType="begin">
          <w:fldData xml:space="preserve">PEVuZE5vdGU+PENpdGU+PEF1dGhvcj5BZWJlcnNvbGQ8L0F1dGhvcj48WWVhcj4yMDE4PC9ZZWFy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</w:fldData>
        </w:fldChar>
      </w:r>
      <w:r w:rsidR="007D5981">
        <w:instrText xml:space="preserve"> ADDIN EN.CITE </w:instrText>
      </w:r>
      <w:r w:rsidR="007D5981">
        <w:fldChar w:fldCharType="begin">
          <w:fldData xml:space="preserve">PEVuZE5vdGU+PENpdGU+PEF1dGhvcj5BZWJlcnNvbGQ8L0F1dGhvcj48WWVhcj4yMDE4PC9ZZWFy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</w:fldData>
        </w:fldChar>
      </w:r>
      <w:r w:rsidR="007D5981">
        <w:instrText xml:space="preserve"> ADDIN EN.CITE.DATA </w:instrText>
      </w:r>
      <w:r w:rsidR="007D5981">
        <w:fldChar w:fldCharType="end"/>
      </w:r>
      <w:r w:rsidR="00EB0529">
        <w:fldChar w:fldCharType="separate"/>
      </w:r>
      <w:r w:rsidR="007D5981" w:rsidRPr="007D5981">
        <w:rPr>
          <w:noProof/>
          <w:vertAlign w:val="superscript"/>
        </w:rPr>
        <w:t>13</w:t>
      </w:r>
      <w:r w:rsidR="00EB0529">
        <w:fldChar w:fldCharType="end"/>
      </w:r>
      <w:r w:rsidR="00785F98">
        <w:t xml:space="preserve">. </w:t>
      </w:r>
      <w:ins w:id="218" w:author="Sydney D'Amaddio" w:date="2024-03-27T21:00:00Z">
        <w:r w:rsidR="002A0151">
          <w:t>Therefore, our list of proteins that meet EV fractionation criteria is not exhaustive, as</w:t>
        </w:r>
      </w:ins>
      <w:ins w:id="219" w:author="Sydney D'Amaddio" w:date="2024-03-27T21:01:00Z">
        <w:r w:rsidR="002A0151">
          <w:t xml:space="preserve"> there are additional proteins not in the </w:t>
        </w:r>
        <w:proofErr w:type="spellStart"/>
        <w:r w:rsidR="002A0151">
          <w:t>Olink</w:t>
        </w:r>
        <w:proofErr w:type="spellEnd"/>
        <w:r w:rsidR="002A0151">
          <w:t xml:space="preserve"> panel that may meet criteria when analyzed. </w:t>
        </w:r>
      </w:ins>
      <w:r w:rsidR="00046069">
        <w:t xml:space="preserve">Second, </w:t>
      </w:r>
      <w:r w:rsidR="00B010AC">
        <w:t>many proteins</w:t>
      </w:r>
      <w:r w:rsidR="00046069">
        <w:t xml:space="preserve"> are known to be both secreted and transmembrane. In some cases, the abundance of the secreted form can mask an EV peak. </w:t>
      </w:r>
      <w:r w:rsidR="00441621">
        <w:t>W</w:t>
      </w:r>
      <w:r w:rsidR="00046069">
        <w:t xml:space="preserve">ithout the ability to separate the EV peak, these proteins are likely not useful for EV </w:t>
      </w:r>
      <w:r w:rsidR="00BD49C3">
        <w:t xml:space="preserve">enrichment </w:t>
      </w:r>
      <w:r w:rsidR="008161D3">
        <w:t xml:space="preserve">unless they have a unique extracellular epitope not present on </w:t>
      </w:r>
      <w:ins w:id="220" w:author="Kipman, Maia" w:date="2024-03-24T09:44:00Z">
        <w:r w:rsidR="00655CDD">
          <w:t xml:space="preserve">cleaved and </w:t>
        </w:r>
      </w:ins>
      <w:r w:rsidR="008161D3">
        <w:t>secreted forms</w:t>
      </w:r>
      <w:r w:rsidR="00660450">
        <w:t xml:space="preserve"> </w:t>
      </w:r>
      <w:r w:rsidR="00046069">
        <w:fldChar w:fldCharType="begin">
          <w:fldData xml:space="preserve">PEVuZE5vdGU+PENpdGU+PEF1dGhvcj5Ob3JtYW48L0F1dGhvcj48WWVhcj4yMDIxPC9ZZWFyPjxS
ZWNOdW0+MTwvUmVjTnVtPjxEaXNwbGF5VGV4dD48c3R5bGUgZmFjZT0ic3VwZXJzY3JpcHQiPjIs
ND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TaGFtaS1TaGFoPC9BdXRob3I+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Is
ND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TaGFtaS1TaGFoPC9BdXRob3I+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</w:fldData>
        </w:fldChar>
      </w:r>
      <w:r w:rsidR="002C0D06">
        <w:instrText xml:space="preserve"> ADDIN EN.CITE.DATA </w:instrText>
      </w:r>
      <w:r w:rsidR="002C0D06">
        <w:fldChar w:fldCharType="end"/>
      </w:r>
      <w:r w:rsidR="00046069">
        <w:fldChar w:fldCharType="separate"/>
      </w:r>
      <w:r w:rsidR="002C0D06" w:rsidRPr="002C0D06">
        <w:rPr>
          <w:noProof/>
          <w:vertAlign w:val="superscript"/>
        </w:rPr>
        <w:t>2,4</w:t>
      </w:r>
      <w:r w:rsidR="00046069">
        <w:fldChar w:fldCharType="end"/>
      </w:r>
      <w:r w:rsidR="00046069">
        <w:t xml:space="preserve">. </w:t>
      </w:r>
      <w:ins w:id="221" w:author="Sydney D'Amaddio" w:date="2024-03-27T20:56:00Z">
        <w:r w:rsidR="002A0151">
          <w:t xml:space="preserve">Third, this dataset was collected using a single method on samples collected from four individuals. Therefore, we </w:t>
        </w:r>
      </w:ins>
      <w:ins w:id="222" w:author="Sydney D'Amaddio" w:date="2024-03-27T20:57:00Z">
        <w:r w:rsidR="002A0151">
          <w:t>cannot definitively claim that proteins that meet our fractionation criteria are EV-associated—</w:t>
        </w:r>
      </w:ins>
      <w:ins w:id="223" w:author="Sydney D'Amaddio" w:date="2024-03-27T20:58:00Z">
        <w:r w:rsidR="002A0151">
          <w:t>orthogonal validation of these targets using a broader collection of samples is necessary to confirm whether these proteins are associated with EVs. Similarly, if a protein does not me</w:t>
        </w:r>
      </w:ins>
      <w:ins w:id="224" w:author="Sydney D'Amaddio" w:date="2024-03-27T20:59:00Z">
        <w:r w:rsidR="002A0151">
          <w:t xml:space="preserve">et our fractionation criteria, this does not necessarily mean that the protein is not EV-associated. The purpose of this dataset is to identify quality candidates for downstream targeted analysis to validate EV association, as it is not feasible to </w:t>
        </w:r>
      </w:ins>
      <w:ins w:id="225" w:author="Sydney D'Amaddio" w:date="2024-03-27T21:00:00Z">
        <w:r w:rsidR="002A0151">
          <w:t xml:space="preserve">analyze such a large number of proteins using a targeted approach. </w:t>
        </w:r>
      </w:ins>
      <w:ins w:id="226" w:author="Sydney D'Amaddio" w:date="2024-03-27T21:03:00Z">
        <w:r w:rsidR="002954D2">
          <w:t xml:space="preserve">We cannot rule out EV association for proteins that do not meet our criteria or were not included in the </w:t>
        </w:r>
        <w:proofErr w:type="spellStart"/>
        <w:r w:rsidR="002954D2">
          <w:t>Olink</w:t>
        </w:r>
        <w:proofErr w:type="spellEnd"/>
        <w:r w:rsidR="002954D2">
          <w:t xml:space="preserve"> HT panel. </w:t>
        </w:r>
      </w:ins>
      <w:r w:rsidR="002F723A">
        <w:t xml:space="preserve">Finally, while proximity </w:t>
      </w:r>
      <w:r w:rsidR="00DE402B">
        <w:t>extension</w:t>
      </w:r>
      <w:r w:rsidR="002F723A">
        <w:t xml:space="preserve"> </w:t>
      </w:r>
      <w:r w:rsidR="00DE402B">
        <w:t xml:space="preserve">assays </w:t>
      </w:r>
      <w:r w:rsidR="002F723A">
        <w:t>lower the chance of nonspecific binding in ELISAs</w:t>
      </w:r>
      <w:r w:rsidR="008031EF">
        <w:t xml:space="preserve">, the </w:t>
      </w:r>
      <w:r w:rsidR="00C459FC">
        <w:t xml:space="preserve">soluble </w:t>
      </w:r>
      <w:r w:rsidR="008031EF">
        <w:t xml:space="preserve">protein fractions </w:t>
      </w:r>
      <w:r w:rsidR="00F666C8">
        <w:t>have substantially more protein</w:t>
      </w:r>
      <w:r w:rsidR="0035088E">
        <w:t>,</w:t>
      </w:r>
      <w:r w:rsidR="00F666C8">
        <w:t xml:space="preserve"> increasing the chance </w:t>
      </w:r>
      <w:r w:rsidR="009058B1">
        <w:t>for</w:t>
      </w:r>
      <w:r w:rsidR="00F666C8">
        <w:t xml:space="preserve"> nonspecific binding</w:t>
      </w:r>
      <w:r w:rsidR="0000268E">
        <w:t xml:space="preserve"> interactions</w:t>
      </w:r>
      <w:r w:rsidR="001941F0">
        <w:t xml:space="preserve"> </w:t>
      </w:r>
      <w:r w:rsidR="009058B1">
        <w:t xml:space="preserve">to </w:t>
      </w:r>
      <w:r w:rsidR="00ED67D9">
        <w:t xml:space="preserve">produce </w:t>
      </w:r>
      <w:r w:rsidR="00B010AC">
        <w:t xml:space="preserve">a </w:t>
      </w:r>
      <w:r w:rsidR="00ED67D9">
        <w:t>signal</w:t>
      </w:r>
      <w:r w:rsidR="00F666C8">
        <w:t>.</w:t>
      </w:r>
      <w:r w:rsidR="001941F0">
        <w:t xml:space="preserve"> </w:t>
      </w:r>
      <w:commentRangeStart w:id="227"/>
      <w:r w:rsidR="001941F0">
        <w:t>Thus</w:t>
      </w:r>
      <w:r w:rsidR="00D36E37">
        <w:t>,</w:t>
      </w:r>
      <w:r w:rsidR="001941F0">
        <w:t xml:space="preserve"> our analysis is useful for </w:t>
      </w:r>
      <w:r w:rsidR="00D36E37">
        <w:t>identifying potential EV</w:t>
      </w:r>
      <w:r w:rsidR="00B010AC">
        <w:t>-associated proteins but cannot rule out EV association for proteins that do</w:t>
      </w:r>
      <w:r w:rsidR="00D36E37">
        <w:t xml:space="preserve"> not meet </w:t>
      </w:r>
      <w:r w:rsidR="00F826A8">
        <w:t>our</w:t>
      </w:r>
      <w:r w:rsidR="00B010AC">
        <w:t xml:space="preserve"> </w:t>
      </w:r>
      <w:r w:rsidR="00D36E37">
        <w:t>criteria</w:t>
      </w:r>
      <w:r w:rsidR="00841EF7">
        <w:t xml:space="preserve"> or </w:t>
      </w:r>
      <w:r w:rsidR="001661A6">
        <w:t xml:space="preserve">that </w:t>
      </w:r>
      <w:del w:id="228" w:author="Kipman, Maia" w:date="2024-03-24T09:45:00Z">
        <w:r w:rsidR="00841EF7" w:rsidDel="00655CDD">
          <w:delText xml:space="preserve">were </w:delText>
        </w:r>
      </w:del>
      <w:ins w:id="229" w:author="Kipman, Maia" w:date="2024-03-24T09:45:00Z">
        <w:r w:rsidR="00655CDD">
          <w:t xml:space="preserve">are </w:t>
        </w:r>
      </w:ins>
      <w:r w:rsidR="00841EF7">
        <w:t xml:space="preserve">not included in </w:t>
      </w:r>
      <w:r w:rsidR="00173A28">
        <w:t xml:space="preserve">the </w:t>
      </w:r>
      <w:proofErr w:type="spellStart"/>
      <w:r w:rsidR="00173A28">
        <w:t>O</w:t>
      </w:r>
      <w:r w:rsidR="00AF3E57">
        <w:t>l</w:t>
      </w:r>
      <w:r w:rsidR="00173A28">
        <w:t>ink</w:t>
      </w:r>
      <w:proofErr w:type="spellEnd"/>
      <w:r w:rsidR="00173A28">
        <w:t xml:space="preserve"> </w:t>
      </w:r>
      <w:del w:id="230" w:author="Kipman, Maia" w:date="2024-03-24T09:37:00Z">
        <w:r w:rsidR="00841EF7" w:rsidDel="000D17E8">
          <w:delText>datase</w:delText>
        </w:r>
      </w:del>
      <w:ins w:id="231" w:author="Kipman, Maia" w:date="2024-03-24T09:45:00Z">
        <w:r w:rsidR="00655CDD">
          <w:t>HT platform</w:t>
        </w:r>
      </w:ins>
      <w:commentRangeEnd w:id="227"/>
      <w:r w:rsidR="002954D2">
        <w:rPr>
          <w:rStyle w:val="CommentReference"/>
        </w:rPr>
        <w:commentReference w:id="227"/>
      </w:r>
      <w:ins w:id="232" w:author="Kipman, Maia" w:date="2024-03-24T09:41:00Z">
        <w:r w:rsidR="00731576">
          <w:t xml:space="preserve">. Nonetheless, this dataset </w:t>
        </w:r>
        <w:r w:rsidR="00983D4E">
          <w:t>does add</w:t>
        </w:r>
      </w:ins>
      <w:ins w:id="233" w:author="Kipman, Maia" w:date="2024-03-24T09:37:00Z">
        <w:r w:rsidR="000D17E8">
          <w:t xml:space="preserve"> credence to the necessity of running SEC or DGC on putative immunocapture targets before proceeding to immunocapture.</w:t>
        </w:r>
      </w:ins>
      <w:del w:id="234" w:author="Kipman, Maia" w:date="2024-03-24T09:37:00Z">
        <w:r w:rsidR="00841EF7" w:rsidDel="000D17E8">
          <w:delText>t</w:delText>
        </w:r>
        <w:r w:rsidR="00D36E37" w:rsidDel="000D17E8">
          <w:delText>.</w:delText>
        </w:r>
      </w:del>
      <w:r w:rsidR="00765D0C">
        <w:t xml:space="preserve"> S</w:t>
      </w:r>
      <w:r w:rsidR="001E1919">
        <w:t xml:space="preserve">ubstantial additional </w:t>
      </w:r>
      <w:r w:rsidR="00EF0FC8">
        <w:t>work is required to assess cell origin and EV association for those</w:t>
      </w:r>
      <w:r w:rsidR="00DF21C2">
        <w:t xml:space="preserve"> proteins</w:t>
      </w:r>
      <w:r w:rsidR="00EF0FC8">
        <w:t xml:space="preserve"> that </w:t>
      </w:r>
      <w:r w:rsidR="00BD49C3">
        <w:t>met</w:t>
      </w:r>
      <w:r w:rsidR="00EF0FC8">
        <w:t xml:space="preserve"> </w:t>
      </w:r>
      <w:r w:rsidR="0025016A">
        <w:t xml:space="preserve">our </w:t>
      </w:r>
      <w:r w:rsidR="00EF0FC8">
        <w:t>criteria</w:t>
      </w:r>
      <w:r w:rsidR="004417D7">
        <w:t xml:space="preserve"> displayed in </w:t>
      </w:r>
      <w:r w:rsidR="0025016A">
        <w:t>F</w:t>
      </w:r>
      <w:r w:rsidR="004417D7">
        <w:t>igure 2</w:t>
      </w:r>
      <w:r w:rsidR="00EF0FC8">
        <w:t xml:space="preserve">. </w:t>
      </w:r>
      <w:commentRangeStart w:id="235"/>
      <w:r w:rsidR="007419DD">
        <w:t>Nevertheless</w:t>
      </w:r>
      <w:r w:rsidR="00173A28">
        <w:t xml:space="preserve">, this dataset is an important </w:t>
      </w:r>
      <w:r w:rsidR="00BD49C3">
        <w:t>new resource for</w:t>
      </w:r>
      <w:r w:rsidR="00173A28">
        <w:t xml:space="preserve"> </w:t>
      </w:r>
      <w:r w:rsidR="00BD49C3">
        <w:t xml:space="preserve">identifying </w:t>
      </w:r>
      <w:r w:rsidR="00DF21C2">
        <w:t xml:space="preserve">novel </w:t>
      </w:r>
      <w:del w:id="236" w:author="Kipman, Maia" w:date="2024-03-26T12:40:00Z">
        <w:r w:rsidR="00DF21C2" w:rsidDel="00CE550F">
          <w:delText xml:space="preserve">immunocapture </w:delText>
        </w:r>
      </w:del>
      <w:r w:rsidR="00DF21C2">
        <w:t>targets for</w:t>
      </w:r>
      <w:r w:rsidR="00173A28">
        <w:t xml:space="preserve"> brain-derived extracellular vesicles</w:t>
      </w:r>
      <w:r w:rsidR="00BD49C3">
        <w:t>.</w:t>
      </w:r>
      <w:r w:rsidR="007419DD">
        <w:t xml:space="preserve"> </w:t>
      </w:r>
      <w:r w:rsidR="00173A28">
        <w:t xml:space="preserve"> </w:t>
      </w:r>
      <w:commentRangeEnd w:id="235"/>
      <w:r w:rsidR="002954D2">
        <w:rPr>
          <w:rStyle w:val="CommentReference"/>
        </w:rPr>
        <w:commentReference w:id="235"/>
      </w:r>
    </w:p>
    <w:p w14:paraId="12A4BE24" w14:textId="77777777" w:rsidR="00D51EC8" w:rsidRDefault="00D51EC8" w:rsidP="00C54006">
      <w:pPr>
        <w:rPr>
          <w:highlight w:val="cyan"/>
        </w:rPr>
      </w:pPr>
    </w:p>
    <w:p w14:paraId="144B8464" w14:textId="77777777" w:rsidR="001D6F6C" w:rsidRDefault="001D6F6C" w:rsidP="00C54006">
      <w:pPr>
        <w:rPr>
          <w:rFonts w:ascii="Helvetica" w:hAnsi="Helvetica"/>
          <w:color w:val="505050"/>
          <w:sz w:val="27"/>
          <w:szCs w:val="27"/>
          <w:shd w:val="clear" w:color="auto" w:fill="FFFFFF"/>
        </w:rPr>
      </w:pPr>
      <w:r w:rsidRPr="001D6F6C">
        <w:rPr>
          <w:b/>
          <w:bCs/>
        </w:rPr>
        <w:t>Funding</w:t>
      </w:r>
      <w:r w:rsidRPr="001D6F6C">
        <w:rPr>
          <w:rFonts w:ascii="Helvetica" w:hAnsi="Helvetica"/>
          <w:color w:val="505050"/>
          <w:sz w:val="27"/>
          <w:szCs w:val="27"/>
          <w:shd w:val="clear" w:color="auto" w:fill="FFFFFF"/>
        </w:rPr>
        <w:t xml:space="preserve"> </w:t>
      </w:r>
    </w:p>
    <w:p w14:paraId="269BF6FC" w14:textId="3EDA77B2" w:rsidR="00D51EC8" w:rsidRDefault="001D6F6C" w:rsidP="00C54006">
      <w:pPr>
        <w:rPr>
          <w:rFonts w:cstheme="minorHAnsi"/>
          <w:color w:val="000000" w:themeColor="text1"/>
          <w:shd w:val="clear" w:color="auto" w:fill="FFFFFF"/>
        </w:rPr>
      </w:pPr>
      <w:r w:rsidRPr="001D6F6C">
        <w:rPr>
          <w:rFonts w:cstheme="minorHAnsi"/>
          <w:color w:val="000000" w:themeColor="text1"/>
          <w:shd w:val="clear" w:color="auto" w:fill="FFFFFF"/>
        </w:rPr>
        <w:t>This work was supported by funding from Good Ventures/Open Philanthropy (to D. R. W.)</w:t>
      </w:r>
      <w:r>
        <w:rPr>
          <w:rFonts w:cstheme="minorHAnsi"/>
          <w:color w:val="000000" w:themeColor="text1"/>
          <w:shd w:val="clear" w:color="auto" w:fill="FFFFFF"/>
        </w:rPr>
        <w:t xml:space="preserve"> and from w</w:t>
      </w:r>
      <w:r w:rsidRPr="001D6F6C">
        <w:rPr>
          <w:rFonts w:cstheme="minorHAnsi"/>
          <w:color w:val="000000" w:themeColor="text1"/>
          <w:shd w:val="clear" w:color="auto" w:fill="FFFFFF"/>
        </w:rPr>
        <w:t xml:space="preserve">ork on “Brain-Derived Extracellular Vesicles for Analysis of Treatment Resistant Major Depressive Disorder” supported by </w:t>
      </w:r>
      <w:proofErr w:type="spellStart"/>
      <w:r w:rsidRPr="001D6F6C">
        <w:rPr>
          <w:rFonts w:cstheme="minorHAnsi"/>
          <w:color w:val="000000" w:themeColor="text1"/>
          <w:shd w:val="clear" w:color="auto" w:fill="FFFFFF"/>
        </w:rPr>
        <w:t>Wellcome</w:t>
      </w:r>
      <w:proofErr w:type="spellEnd"/>
      <w:r w:rsidRPr="001D6F6C">
        <w:rPr>
          <w:rFonts w:cstheme="minorHAnsi"/>
          <w:color w:val="000000" w:themeColor="text1"/>
          <w:shd w:val="clear" w:color="auto" w:fill="FFFFFF"/>
        </w:rPr>
        <w:t xml:space="preserve"> Leap as part of the Multi-Channel Psych Program </w:t>
      </w:r>
      <w:r w:rsidRPr="001D6F6C">
        <w:rPr>
          <w:rFonts w:cstheme="minorHAnsi"/>
          <w:color w:val="000000" w:themeColor="text1"/>
          <w:shd w:val="clear" w:color="auto" w:fill="FFFFFF"/>
        </w:rPr>
        <w:lastRenderedPageBreak/>
        <w:t>(to D. R. W.). These funding agencies had no role in conceptualization, design, analysis, decision to publish or preparation of the manuscript.</w:t>
      </w:r>
    </w:p>
    <w:p w14:paraId="05853F61" w14:textId="77777777" w:rsidR="00885533" w:rsidRDefault="00885533" w:rsidP="00C54006">
      <w:pPr>
        <w:rPr>
          <w:rFonts w:cstheme="minorHAnsi"/>
          <w:color w:val="000000" w:themeColor="text1"/>
          <w:shd w:val="clear" w:color="auto" w:fill="FFFFFF"/>
        </w:rPr>
      </w:pPr>
    </w:p>
    <w:p w14:paraId="33E5CEDD" w14:textId="468B0FCD" w:rsidR="00885533" w:rsidRDefault="00885533" w:rsidP="00C54006">
      <w:pPr>
        <w:rPr>
          <w:b/>
          <w:bCs/>
        </w:rPr>
      </w:pPr>
      <w:r>
        <w:rPr>
          <w:b/>
          <w:bCs/>
        </w:rPr>
        <w:t>Author contribution</w:t>
      </w:r>
    </w:p>
    <w:p w14:paraId="79C5D159" w14:textId="4320ACD0" w:rsidR="00D51EC8" w:rsidRDefault="00885533" w:rsidP="00C54006">
      <w:r>
        <w:t xml:space="preserve">MN, AS and DRW conceptualized the study. Experiments were performed by </w:t>
      </w:r>
      <w:r w:rsidR="00EC3965">
        <w:t xml:space="preserve">BGT, </w:t>
      </w:r>
      <w:r>
        <w:t>MN</w:t>
      </w:r>
      <w:r w:rsidR="00EC3965">
        <w:t xml:space="preserve"> and </w:t>
      </w:r>
      <w:r>
        <w:t xml:space="preserve">AS. Data analysis schema was developed by MN, AS, TJD and DT. Analysis code was written by SCD. All authors contributed to manuscript writing. </w:t>
      </w:r>
    </w:p>
    <w:p w14:paraId="7B5B7D77" w14:textId="77777777" w:rsidR="005811F8" w:rsidRDefault="005811F8" w:rsidP="00C54006"/>
    <w:p w14:paraId="2FAFE555" w14:textId="34811FDA" w:rsidR="005811F8" w:rsidRDefault="005811F8" w:rsidP="00C54006">
      <w:pPr>
        <w:rPr>
          <w:b/>
          <w:bCs/>
        </w:rPr>
      </w:pPr>
      <w:r>
        <w:rPr>
          <w:b/>
          <w:bCs/>
        </w:rPr>
        <w:t xml:space="preserve">Data availability statement </w:t>
      </w:r>
    </w:p>
    <w:p w14:paraId="698B9F19" w14:textId="3D0CA38A" w:rsidR="005811F8" w:rsidRDefault="005811F8" w:rsidP="00C54006">
      <w:r>
        <w:t xml:space="preserve">Full dataset with raw data is included as supplemental file 1. </w:t>
      </w:r>
    </w:p>
    <w:p w14:paraId="0A1FE1F5" w14:textId="77777777" w:rsidR="005811F8" w:rsidRDefault="005811F8" w:rsidP="00C54006"/>
    <w:p w14:paraId="3020E6C2" w14:textId="69D740EA" w:rsidR="005811F8" w:rsidRPr="005811F8" w:rsidRDefault="005811F8" w:rsidP="00C54006">
      <w:pPr>
        <w:rPr>
          <w:b/>
          <w:bCs/>
        </w:rPr>
      </w:pPr>
      <w:r w:rsidRPr="005811F8">
        <w:rPr>
          <w:b/>
          <w:bCs/>
        </w:rPr>
        <w:t>Conflict of interest disclosure</w:t>
      </w:r>
    </w:p>
    <w:p w14:paraId="5E64438D" w14:textId="7AB40D15" w:rsidR="005811F8" w:rsidRDefault="005811F8" w:rsidP="00C54006">
      <w:pPr>
        <w:rPr>
          <w:rFonts w:cstheme="minorHAnsi"/>
          <w:color w:val="191919"/>
          <w:kern w:val="0"/>
        </w:rPr>
      </w:pPr>
      <w:r w:rsidRPr="005811F8">
        <w:rPr>
          <w:rFonts w:cstheme="minorHAnsi"/>
          <w:color w:val="191919"/>
          <w:kern w:val="0"/>
        </w:rPr>
        <w:t xml:space="preserve">D.R.W. is a founder and equity holder in </w:t>
      </w:r>
      <w:proofErr w:type="spellStart"/>
      <w:r w:rsidRPr="005811F8">
        <w:rPr>
          <w:rFonts w:cstheme="minorHAnsi"/>
          <w:color w:val="191919"/>
          <w:kern w:val="0"/>
        </w:rPr>
        <w:t>Quanterix</w:t>
      </w:r>
      <w:proofErr w:type="spellEnd"/>
      <w:r w:rsidRPr="005811F8">
        <w:rPr>
          <w:rFonts w:cstheme="minorHAnsi"/>
          <w:color w:val="191919"/>
          <w:kern w:val="0"/>
        </w:rPr>
        <w:t>. His interests were reviewed and are managed by BWH and Partners HealthCare in accordance with their conflict of interest policies.</w:t>
      </w:r>
    </w:p>
    <w:p w14:paraId="09C76B07" w14:textId="77777777" w:rsidR="005811F8" w:rsidRDefault="005811F8" w:rsidP="00C54006">
      <w:pPr>
        <w:rPr>
          <w:rFonts w:cstheme="minorHAnsi"/>
          <w:color w:val="191919"/>
          <w:kern w:val="0"/>
        </w:rPr>
      </w:pPr>
    </w:p>
    <w:p w14:paraId="34DC62F9" w14:textId="33DEBC46" w:rsidR="005811F8" w:rsidRDefault="005811F8" w:rsidP="00C54006">
      <w:pPr>
        <w:rPr>
          <w:b/>
          <w:bCs/>
        </w:rPr>
      </w:pPr>
      <w:r>
        <w:rPr>
          <w:b/>
          <w:bCs/>
        </w:rPr>
        <w:t>Patient consent statement</w:t>
      </w:r>
    </w:p>
    <w:p w14:paraId="5900F60A" w14:textId="74214A0F" w:rsidR="005811F8" w:rsidRPr="005811F8" w:rsidDel="00902787" w:rsidRDefault="005811F8" w:rsidP="00C54006">
      <w:pPr>
        <w:rPr>
          <w:del w:id="237" w:author="Kipman, Maia" w:date="2024-03-24T09:46:00Z"/>
          <w:rFonts w:cstheme="minorHAnsi"/>
          <w:color w:val="000000" w:themeColor="text1"/>
        </w:rPr>
      </w:pPr>
      <w:r>
        <w:t>All human samples were collected commercially in accordance with the IRB. All patients were appropriately consented.</w:t>
      </w:r>
      <w:del w:id="238" w:author="Kipman, Maia" w:date="2024-03-24T09:46:00Z">
        <w:r w:rsidDel="00902787">
          <w:delText xml:space="preserve"> </w:delText>
        </w:r>
      </w:del>
    </w:p>
    <w:p w14:paraId="0DC550E8" w14:textId="77777777" w:rsidR="003C7DC5" w:rsidDel="002712CE" w:rsidRDefault="003C7DC5" w:rsidP="00C54006">
      <w:pPr>
        <w:rPr>
          <w:del w:id="239" w:author="Kipman, Maia" w:date="2024-03-24T09:33:00Z"/>
          <w:highlight w:val="cyan"/>
        </w:rPr>
      </w:pPr>
    </w:p>
    <w:p w14:paraId="775AFE7C" w14:textId="77777777" w:rsidR="009A649D" w:rsidDel="002712CE" w:rsidRDefault="009A649D" w:rsidP="00C54006">
      <w:pPr>
        <w:rPr>
          <w:del w:id="240" w:author="Kipman, Maia" w:date="2024-03-24T09:33:00Z"/>
          <w:highlight w:val="cyan"/>
        </w:rPr>
      </w:pPr>
    </w:p>
    <w:p w14:paraId="0A51C743" w14:textId="77777777" w:rsidR="009A649D" w:rsidRPr="00F87E72" w:rsidRDefault="009A649D" w:rsidP="00C54006">
      <w:pPr>
        <w:rPr>
          <w:highlight w:val="cyan"/>
        </w:rPr>
      </w:pPr>
    </w:p>
    <w:p w14:paraId="2D78FBD5" w14:textId="1740F146" w:rsidR="00C54006" w:rsidRPr="0088411C" w:rsidRDefault="00C54006" w:rsidP="00C54006">
      <w:pPr>
        <w:rPr>
          <w:b/>
          <w:bCs/>
          <w:u w:val="single"/>
        </w:rPr>
      </w:pPr>
      <w:r w:rsidRPr="0088411C">
        <w:rPr>
          <w:b/>
          <w:bCs/>
          <w:u w:val="single"/>
        </w:rPr>
        <w:t>References</w:t>
      </w:r>
    </w:p>
    <w:p w14:paraId="40CFD6EB" w14:textId="77777777" w:rsidR="00243F19" w:rsidRDefault="00243F19" w:rsidP="00243F19"/>
    <w:p w14:paraId="2EFDE03B" w14:textId="77777777" w:rsidR="007D5981" w:rsidRPr="007D5981" w:rsidRDefault="007C3B4A" w:rsidP="007D5981">
      <w:pPr>
        <w:pStyle w:val="EndNoteBibliography"/>
        <w:ind w:left="720" w:hanging="720"/>
        <w:rPr>
          <w:noProof/>
        </w:rPr>
      </w:pPr>
      <w:r>
        <w:fldChar w:fldCharType="begin"/>
      </w:r>
      <w:r>
        <w:instrText xml:space="preserve"> ADDIN EN.REFLIST </w:instrText>
      </w:r>
      <w:r>
        <w:fldChar w:fldCharType="separate"/>
      </w:r>
      <w:r w:rsidR="007D5981" w:rsidRPr="007D5981">
        <w:rPr>
          <w:noProof/>
        </w:rPr>
        <w:t>1</w:t>
      </w:r>
      <w:r w:rsidR="007D5981" w:rsidRPr="007D5981">
        <w:rPr>
          <w:noProof/>
        </w:rPr>
        <w:tab/>
        <w:t xml:space="preserve">Raposo, G. &amp; Stoorvogel, W. Extracellular vesicles: exosomes, microvesicles, and friends. </w:t>
      </w:r>
      <w:r w:rsidR="007D5981" w:rsidRPr="007D5981">
        <w:rPr>
          <w:i/>
          <w:noProof/>
        </w:rPr>
        <w:t>J Cell Biol</w:t>
      </w:r>
      <w:r w:rsidR="007D5981" w:rsidRPr="007D5981">
        <w:rPr>
          <w:noProof/>
        </w:rPr>
        <w:t xml:space="preserve"> </w:t>
      </w:r>
      <w:r w:rsidR="007D5981" w:rsidRPr="007D5981">
        <w:rPr>
          <w:b/>
          <w:noProof/>
        </w:rPr>
        <w:t>200</w:t>
      </w:r>
      <w:r w:rsidR="007D5981" w:rsidRPr="007D5981">
        <w:rPr>
          <w:noProof/>
        </w:rPr>
        <w:t>, 373-383, doi:10.1083/jcb.201211138 (2013).</w:t>
      </w:r>
    </w:p>
    <w:p w14:paraId="1B19018A" w14:textId="77777777" w:rsidR="007D5981" w:rsidRPr="007D5981" w:rsidRDefault="007D5981" w:rsidP="007D5981">
      <w:pPr>
        <w:pStyle w:val="EndNoteBibliography"/>
        <w:ind w:left="720" w:hanging="720"/>
        <w:rPr>
          <w:noProof/>
        </w:rPr>
      </w:pPr>
      <w:r w:rsidRPr="007D5981">
        <w:rPr>
          <w:noProof/>
        </w:rPr>
        <w:t>2</w:t>
      </w:r>
      <w:r w:rsidRPr="007D5981">
        <w:rPr>
          <w:noProof/>
        </w:rPr>
        <w:tab/>
        <w:t xml:space="preserve">Shami-Shah, A., Norman, M. &amp; Walt, D. R. Ultrasensitive Protein Detection Technologies for Extracellular Vesicle Measurements. </w:t>
      </w:r>
      <w:r w:rsidRPr="007D5981">
        <w:rPr>
          <w:i/>
          <w:noProof/>
        </w:rPr>
        <w:t>Mol Cell Proteomics</w:t>
      </w:r>
      <w:r w:rsidRPr="007D5981">
        <w:rPr>
          <w:noProof/>
        </w:rPr>
        <w:t xml:space="preserve"> </w:t>
      </w:r>
      <w:r w:rsidRPr="007D5981">
        <w:rPr>
          <w:b/>
          <w:noProof/>
        </w:rPr>
        <w:t>22</w:t>
      </w:r>
      <w:r w:rsidRPr="007D5981">
        <w:rPr>
          <w:noProof/>
        </w:rPr>
        <w:t>, 100557, doi:10.1016/j.mcpro.2023.100557 (2023).</w:t>
      </w:r>
    </w:p>
    <w:p w14:paraId="35D21DD5" w14:textId="77777777" w:rsidR="007D5981" w:rsidRPr="007D5981" w:rsidRDefault="007D5981" w:rsidP="007D5981">
      <w:pPr>
        <w:pStyle w:val="EndNoteBibliography"/>
        <w:ind w:left="720" w:hanging="720"/>
        <w:rPr>
          <w:noProof/>
        </w:rPr>
      </w:pPr>
      <w:r w:rsidRPr="007D5981">
        <w:rPr>
          <w:noProof/>
        </w:rPr>
        <w:t>3</w:t>
      </w:r>
      <w:r w:rsidRPr="007D5981">
        <w:rPr>
          <w:noProof/>
        </w:rPr>
        <w:tab/>
        <w:t>Ramirez-Garrastacho, M.</w:t>
      </w:r>
      <w:r w:rsidRPr="007D5981">
        <w:rPr>
          <w:i/>
          <w:noProof/>
        </w:rPr>
        <w:t xml:space="preserve"> et al.</w:t>
      </w:r>
      <w:r w:rsidRPr="007D5981">
        <w:rPr>
          <w:noProof/>
        </w:rPr>
        <w:t xml:space="preserve"> Extracellular vesicles as a source of prostate cancer biomarkers in liquid biopsies: a decade of research. </w:t>
      </w:r>
      <w:r w:rsidRPr="007D5981">
        <w:rPr>
          <w:i/>
          <w:noProof/>
        </w:rPr>
        <w:t>Br J Cancer</w:t>
      </w:r>
      <w:r w:rsidRPr="007D5981">
        <w:rPr>
          <w:noProof/>
        </w:rPr>
        <w:t xml:space="preserve"> </w:t>
      </w:r>
      <w:r w:rsidRPr="007D5981">
        <w:rPr>
          <w:b/>
          <w:noProof/>
        </w:rPr>
        <w:t>126</w:t>
      </w:r>
      <w:r w:rsidRPr="007D5981">
        <w:rPr>
          <w:noProof/>
        </w:rPr>
        <w:t>, 331-350, doi:10.1038/s41416-021-01610-8 (2022).</w:t>
      </w:r>
    </w:p>
    <w:p w14:paraId="24742675" w14:textId="77777777" w:rsidR="007D5981" w:rsidRPr="007D5981" w:rsidRDefault="007D5981" w:rsidP="007D5981">
      <w:pPr>
        <w:pStyle w:val="EndNoteBibliography"/>
        <w:ind w:left="720" w:hanging="720"/>
        <w:rPr>
          <w:noProof/>
        </w:rPr>
      </w:pPr>
      <w:r w:rsidRPr="007D5981">
        <w:rPr>
          <w:noProof/>
        </w:rPr>
        <w:t>4</w:t>
      </w:r>
      <w:r w:rsidRPr="007D5981">
        <w:rPr>
          <w:noProof/>
        </w:rPr>
        <w:tab/>
        <w:t>Norman, M.</w:t>
      </w:r>
      <w:r w:rsidRPr="007D5981">
        <w:rPr>
          <w:i/>
          <w:noProof/>
        </w:rPr>
        <w:t xml:space="preserve"> et al.</w:t>
      </w:r>
      <w:r w:rsidRPr="007D5981">
        <w:rPr>
          <w:noProof/>
        </w:rPr>
        <w:t xml:space="preserve"> L1CAM is not associated with extracellular vesicles in human cerebrospinal fluid or plasma. </w:t>
      </w:r>
      <w:r w:rsidRPr="007D5981">
        <w:rPr>
          <w:i/>
          <w:noProof/>
        </w:rPr>
        <w:t>Nat Methods</w:t>
      </w:r>
      <w:r w:rsidRPr="007D5981">
        <w:rPr>
          <w:noProof/>
        </w:rPr>
        <w:t xml:space="preserve"> </w:t>
      </w:r>
      <w:r w:rsidRPr="007D5981">
        <w:rPr>
          <w:b/>
          <w:noProof/>
        </w:rPr>
        <w:t>18</w:t>
      </w:r>
      <w:r w:rsidRPr="007D5981">
        <w:rPr>
          <w:noProof/>
        </w:rPr>
        <w:t>, 631-634, doi:10.1038/s41592-021-01174-8 (2021).</w:t>
      </w:r>
    </w:p>
    <w:p w14:paraId="4A0FDF48" w14:textId="77777777" w:rsidR="007D5981" w:rsidRPr="007D5981" w:rsidRDefault="007D5981" w:rsidP="007D5981">
      <w:pPr>
        <w:pStyle w:val="EndNoteBibliography"/>
        <w:ind w:left="720" w:hanging="720"/>
        <w:rPr>
          <w:noProof/>
        </w:rPr>
      </w:pPr>
      <w:r w:rsidRPr="007D5981">
        <w:rPr>
          <w:noProof/>
        </w:rPr>
        <w:t>5</w:t>
      </w:r>
      <w:r w:rsidRPr="007D5981">
        <w:rPr>
          <w:noProof/>
        </w:rPr>
        <w:tab/>
        <w:t>Ter-Ovanesyan, D.</w:t>
      </w:r>
      <w:r w:rsidRPr="007D5981">
        <w:rPr>
          <w:i/>
          <w:noProof/>
        </w:rPr>
        <w:t xml:space="preserve"> et al.</w:t>
      </w:r>
      <w:r w:rsidRPr="007D5981">
        <w:rPr>
          <w:noProof/>
        </w:rPr>
        <w:t xml:space="preserve"> Improved isolation of extracellular vesicles by removal of both free proteins and lipoproteins. </w:t>
      </w:r>
      <w:r w:rsidRPr="007D5981">
        <w:rPr>
          <w:i/>
          <w:noProof/>
        </w:rPr>
        <w:t>Elife</w:t>
      </w:r>
      <w:r w:rsidRPr="007D5981">
        <w:rPr>
          <w:noProof/>
        </w:rPr>
        <w:t xml:space="preserve"> </w:t>
      </w:r>
      <w:r w:rsidRPr="007D5981">
        <w:rPr>
          <w:b/>
          <w:noProof/>
        </w:rPr>
        <w:t>12</w:t>
      </w:r>
      <w:r w:rsidRPr="007D5981">
        <w:rPr>
          <w:noProof/>
        </w:rPr>
        <w:t>, doi:10.7554/eLife.86394 (2023).</w:t>
      </w:r>
    </w:p>
    <w:p w14:paraId="4BB6EBB1" w14:textId="77777777" w:rsidR="007D5981" w:rsidRPr="007D5981" w:rsidRDefault="007D5981" w:rsidP="007D5981">
      <w:pPr>
        <w:pStyle w:val="EndNoteBibliography"/>
        <w:ind w:left="720" w:hanging="720"/>
        <w:rPr>
          <w:noProof/>
        </w:rPr>
      </w:pPr>
      <w:r w:rsidRPr="007D5981">
        <w:rPr>
          <w:noProof/>
        </w:rPr>
        <w:t>6</w:t>
      </w:r>
      <w:r w:rsidRPr="007D5981">
        <w:rPr>
          <w:noProof/>
        </w:rPr>
        <w:tab/>
        <w:t>Ter-Ovanesyan, D.</w:t>
      </w:r>
      <w:r w:rsidRPr="007D5981">
        <w:rPr>
          <w:i/>
          <w:noProof/>
        </w:rPr>
        <w:t xml:space="preserve"> et al.</w:t>
      </w:r>
      <w:r w:rsidRPr="007D5981">
        <w:rPr>
          <w:noProof/>
        </w:rPr>
        <w:t xml:space="preserve"> Framework for rapid comparison of extracellular vesicle isolation methods. </w:t>
      </w:r>
      <w:r w:rsidRPr="007D5981">
        <w:rPr>
          <w:i/>
          <w:noProof/>
        </w:rPr>
        <w:t>Elife</w:t>
      </w:r>
      <w:r w:rsidRPr="007D5981">
        <w:rPr>
          <w:noProof/>
        </w:rPr>
        <w:t xml:space="preserve"> </w:t>
      </w:r>
      <w:r w:rsidRPr="007D5981">
        <w:rPr>
          <w:b/>
          <w:noProof/>
        </w:rPr>
        <w:t>10</w:t>
      </w:r>
      <w:r w:rsidRPr="007D5981">
        <w:rPr>
          <w:noProof/>
        </w:rPr>
        <w:t>, doi:10.7554/eLife.70725 (2021).</w:t>
      </w:r>
    </w:p>
    <w:p w14:paraId="261C1E77" w14:textId="77777777" w:rsidR="007D5981" w:rsidRPr="007D5981" w:rsidRDefault="007D5981" w:rsidP="007D5981">
      <w:pPr>
        <w:pStyle w:val="EndNoteBibliography"/>
        <w:ind w:left="720" w:hanging="720"/>
        <w:rPr>
          <w:noProof/>
        </w:rPr>
      </w:pPr>
      <w:r w:rsidRPr="007D5981">
        <w:rPr>
          <w:noProof/>
        </w:rPr>
        <w:t>7</w:t>
      </w:r>
      <w:r w:rsidRPr="007D5981">
        <w:rPr>
          <w:noProof/>
        </w:rPr>
        <w:tab/>
        <w:t>Diorio, C.</w:t>
      </w:r>
      <w:r w:rsidRPr="007D5981">
        <w:rPr>
          <w:i/>
          <w:noProof/>
        </w:rPr>
        <w:t xml:space="preserve"> et al.</w:t>
      </w:r>
      <w:r w:rsidRPr="007D5981">
        <w:rPr>
          <w:noProof/>
        </w:rPr>
        <w:t xml:space="preserve"> Proteomic profiling of MIS-C patients indicates heterogeneity relating to interferon gamma dysregulation and vascular endothelial dysfunction. </w:t>
      </w:r>
      <w:r w:rsidRPr="007D5981">
        <w:rPr>
          <w:i/>
          <w:noProof/>
        </w:rPr>
        <w:t>Nat Commun</w:t>
      </w:r>
      <w:r w:rsidRPr="007D5981">
        <w:rPr>
          <w:noProof/>
        </w:rPr>
        <w:t xml:space="preserve"> </w:t>
      </w:r>
      <w:r w:rsidRPr="007D5981">
        <w:rPr>
          <w:b/>
          <w:noProof/>
        </w:rPr>
        <w:t>12</w:t>
      </w:r>
      <w:r w:rsidRPr="007D5981">
        <w:rPr>
          <w:noProof/>
        </w:rPr>
        <w:t>, 7222, doi:10.1038/s41467-021-27544-6 (2021).</w:t>
      </w:r>
    </w:p>
    <w:p w14:paraId="372559F3" w14:textId="77777777" w:rsidR="007D5981" w:rsidRPr="007D5981" w:rsidRDefault="007D5981" w:rsidP="007D5981">
      <w:pPr>
        <w:pStyle w:val="EndNoteBibliography"/>
        <w:ind w:left="720" w:hanging="720"/>
        <w:rPr>
          <w:noProof/>
        </w:rPr>
      </w:pPr>
      <w:r w:rsidRPr="007D5981">
        <w:rPr>
          <w:noProof/>
        </w:rPr>
        <w:t>8</w:t>
      </w:r>
      <w:r w:rsidRPr="007D5981">
        <w:rPr>
          <w:noProof/>
        </w:rPr>
        <w:tab/>
        <w:t>Zhang, Y.</w:t>
      </w:r>
      <w:r w:rsidRPr="007D5981">
        <w:rPr>
          <w:i/>
          <w:noProof/>
        </w:rPr>
        <w:t xml:space="preserve"> et al.</w:t>
      </w:r>
      <w:r w:rsidRPr="007D5981">
        <w:rPr>
          <w:noProof/>
        </w:rPr>
        <w:t xml:space="preserve"> Purification and Characterization of Progenitor and Mature Human Astrocytes Reveals Transcriptional and Functional Differences with Mouse. </w:t>
      </w:r>
      <w:r w:rsidRPr="007D5981">
        <w:rPr>
          <w:i/>
          <w:noProof/>
        </w:rPr>
        <w:t>Neuron</w:t>
      </w:r>
      <w:r w:rsidRPr="007D5981">
        <w:rPr>
          <w:noProof/>
        </w:rPr>
        <w:t xml:space="preserve"> </w:t>
      </w:r>
      <w:r w:rsidRPr="007D5981">
        <w:rPr>
          <w:b/>
          <w:noProof/>
        </w:rPr>
        <w:t>89</w:t>
      </w:r>
      <w:r w:rsidRPr="007D5981">
        <w:rPr>
          <w:noProof/>
        </w:rPr>
        <w:t>, 37-53, doi:10.1016/j.neuron.2015.11.013 (2016).</w:t>
      </w:r>
    </w:p>
    <w:p w14:paraId="16137E23" w14:textId="77777777" w:rsidR="007D5981" w:rsidRPr="007D5981" w:rsidRDefault="007D5981" w:rsidP="007D5981">
      <w:pPr>
        <w:pStyle w:val="EndNoteBibliography"/>
        <w:ind w:left="720" w:hanging="720"/>
        <w:rPr>
          <w:noProof/>
        </w:rPr>
      </w:pPr>
      <w:r w:rsidRPr="007D5981">
        <w:rPr>
          <w:noProof/>
        </w:rPr>
        <w:lastRenderedPageBreak/>
        <w:t>9</w:t>
      </w:r>
      <w:r w:rsidRPr="007D5981">
        <w:rPr>
          <w:noProof/>
        </w:rPr>
        <w:tab/>
        <w:t xml:space="preserve">Kryuchkova-Mostacci, N. &amp; Robinson-Rechavi, M. A benchmark of gene expression tissue-specificity metrics. </w:t>
      </w:r>
      <w:r w:rsidRPr="007D5981">
        <w:rPr>
          <w:i/>
          <w:noProof/>
        </w:rPr>
        <w:t>Brief Bioinform</w:t>
      </w:r>
      <w:r w:rsidRPr="007D5981">
        <w:rPr>
          <w:noProof/>
        </w:rPr>
        <w:t xml:space="preserve"> </w:t>
      </w:r>
      <w:r w:rsidRPr="007D5981">
        <w:rPr>
          <w:b/>
          <w:noProof/>
        </w:rPr>
        <w:t>18</w:t>
      </w:r>
      <w:r w:rsidRPr="007D5981">
        <w:rPr>
          <w:noProof/>
        </w:rPr>
        <w:t>, 205-214, doi:10.1093/bib/bbw008 (2017).</w:t>
      </w:r>
    </w:p>
    <w:p w14:paraId="7CEF38E5" w14:textId="420F52B9" w:rsidR="007D5981" w:rsidRPr="007D5981" w:rsidRDefault="007D5981" w:rsidP="007D5981">
      <w:pPr>
        <w:pStyle w:val="EndNoteBibliography"/>
        <w:ind w:left="720" w:hanging="720"/>
        <w:rPr>
          <w:noProof/>
        </w:rPr>
      </w:pPr>
      <w:r w:rsidRPr="007D5981">
        <w:rPr>
          <w:noProof/>
        </w:rPr>
        <w:t>10</w:t>
      </w:r>
      <w:r w:rsidRPr="007D5981">
        <w:rPr>
          <w:noProof/>
        </w:rPr>
        <w:tab/>
      </w:r>
      <w:r w:rsidRPr="007D5981">
        <w:rPr>
          <w:i/>
          <w:noProof/>
        </w:rPr>
        <w:t>PEA – a high-multiplex immunoassay technology with qPCR or NGS readout</w:t>
      </w:r>
      <w:r w:rsidRPr="007D5981">
        <w:rPr>
          <w:noProof/>
        </w:rPr>
        <w:t>, &lt;</w:t>
      </w:r>
      <w:hyperlink r:id="rId15" w:history="1">
        <w:r w:rsidRPr="007D5981">
          <w:rPr>
            <w:rStyle w:val="Hyperlink"/>
            <w:noProof/>
          </w:rPr>
          <w:t>https://www.olink.com/content/uploads/2021/09/olink-white-paper-pea-a-high-multiplex-immunoassay-technology-with-qpcr-or-ngs-readout-v1.0.pdf</w:t>
        </w:r>
      </w:hyperlink>
      <w:r w:rsidRPr="007D5981">
        <w:rPr>
          <w:noProof/>
        </w:rPr>
        <w:t>&gt; (2020).</w:t>
      </w:r>
    </w:p>
    <w:p w14:paraId="668F7BBB" w14:textId="77777777" w:rsidR="007D5981" w:rsidRPr="007D5981" w:rsidRDefault="007D5981" w:rsidP="007D5981">
      <w:pPr>
        <w:pStyle w:val="EndNoteBibliography"/>
        <w:ind w:left="720" w:hanging="720"/>
        <w:rPr>
          <w:noProof/>
        </w:rPr>
      </w:pPr>
      <w:r w:rsidRPr="007D5981">
        <w:rPr>
          <w:noProof/>
        </w:rPr>
        <w:t>11</w:t>
      </w:r>
      <w:r w:rsidRPr="007D5981">
        <w:rPr>
          <w:noProof/>
        </w:rPr>
        <w:tab/>
        <w:t>Hallgren, J.</w:t>
      </w:r>
      <w:r w:rsidRPr="007D5981">
        <w:rPr>
          <w:i/>
          <w:noProof/>
        </w:rPr>
        <w:t xml:space="preserve"> et al.</w:t>
      </w:r>
      <w:r w:rsidRPr="007D5981">
        <w:rPr>
          <w:noProof/>
        </w:rPr>
        <w:t xml:space="preserve"> DeepTMHMM predicts alpha and beta transmembrane proteins using deep neural networks. </w:t>
      </w:r>
      <w:r w:rsidRPr="007D5981">
        <w:rPr>
          <w:i/>
          <w:noProof/>
        </w:rPr>
        <w:t>bioRxiv</w:t>
      </w:r>
      <w:r w:rsidRPr="007D5981">
        <w:rPr>
          <w:noProof/>
        </w:rPr>
        <w:t>, 2022.2004.2008.487609, doi:10.1101/2022.04.08.487609 (2022).</w:t>
      </w:r>
    </w:p>
    <w:p w14:paraId="4634B557" w14:textId="77777777" w:rsidR="007D5981" w:rsidRPr="007D5981" w:rsidRDefault="007D5981" w:rsidP="007D5981">
      <w:pPr>
        <w:pStyle w:val="EndNoteBibliography"/>
        <w:ind w:left="720" w:hanging="720"/>
        <w:rPr>
          <w:noProof/>
        </w:rPr>
      </w:pPr>
      <w:r w:rsidRPr="007D5981">
        <w:rPr>
          <w:noProof/>
        </w:rPr>
        <w:t>12</w:t>
      </w:r>
      <w:r w:rsidRPr="007D5981">
        <w:rPr>
          <w:noProof/>
        </w:rPr>
        <w:tab/>
        <w:t>Camargo, A., Vasconcelos, A., Fiamenghi, M., Pereira, G. &amp; Carazzolle, M.     (Research Square, 2020).</w:t>
      </w:r>
    </w:p>
    <w:p w14:paraId="5E6004EA" w14:textId="77777777" w:rsidR="007D5981" w:rsidRPr="007D5981" w:rsidRDefault="007D5981" w:rsidP="007D5981">
      <w:pPr>
        <w:pStyle w:val="EndNoteBibliography"/>
        <w:ind w:left="720" w:hanging="720"/>
        <w:rPr>
          <w:noProof/>
        </w:rPr>
      </w:pPr>
      <w:r w:rsidRPr="007D5981">
        <w:rPr>
          <w:noProof/>
        </w:rPr>
        <w:t>13</w:t>
      </w:r>
      <w:r w:rsidRPr="007D5981">
        <w:rPr>
          <w:noProof/>
        </w:rPr>
        <w:tab/>
        <w:t>Aebersold, R.</w:t>
      </w:r>
      <w:r w:rsidRPr="007D5981">
        <w:rPr>
          <w:i/>
          <w:noProof/>
        </w:rPr>
        <w:t xml:space="preserve"> et al.</w:t>
      </w:r>
      <w:r w:rsidRPr="007D5981">
        <w:rPr>
          <w:noProof/>
        </w:rPr>
        <w:t xml:space="preserve"> How many human proteoforms are there? </w:t>
      </w:r>
      <w:r w:rsidRPr="007D5981">
        <w:rPr>
          <w:i/>
          <w:noProof/>
        </w:rPr>
        <w:t>Nat Chem Biol</w:t>
      </w:r>
      <w:r w:rsidRPr="007D5981">
        <w:rPr>
          <w:noProof/>
        </w:rPr>
        <w:t xml:space="preserve"> </w:t>
      </w:r>
      <w:r w:rsidRPr="007D5981">
        <w:rPr>
          <w:b/>
          <w:noProof/>
        </w:rPr>
        <w:t>14</w:t>
      </w:r>
      <w:r w:rsidRPr="007D5981">
        <w:rPr>
          <w:noProof/>
        </w:rPr>
        <w:t>, 206-214, doi:10.1038/nchembio.2576 (2018).</w:t>
      </w:r>
    </w:p>
    <w:p w14:paraId="3A4EA43C" w14:textId="6F1D9EBF" w:rsidR="00236121" w:rsidRDefault="007C3B4A" w:rsidP="009C02F6">
      <w:pPr>
        <w:pStyle w:val="ListParagraph"/>
      </w:pPr>
      <w:r>
        <w:fldChar w:fldCharType="end"/>
      </w:r>
    </w:p>
    <w:p w14:paraId="04D99844" w14:textId="77777777" w:rsidR="00F63CCF" w:rsidRDefault="00F63CCF" w:rsidP="009C02F6">
      <w:pPr>
        <w:pStyle w:val="ListParagraph"/>
      </w:pPr>
    </w:p>
    <w:p w14:paraId="5B57FCE3" w14:textId="77777777" w:rsidR="00F63CCF" w:rsidRDefault="00F63CCF" w:rsidP="009C02F6">
      <w:pPr>
        <w:pStyle w:val="ListParagraph"/>
      </w:pPr>
    </w:p>
    <w:p w14:paraId="2483FDDC" w14:textId="77777777" w:rsidR="00F63CCF" w:rsidRDefault="00F63CCF" w:rsidP="009C02F6">
      <w:pPr>
        <w:pStyle w:val="ListParagraph"/>
      </w:pPr>
    </w:p>
    <w:p w14:paraId="71B0408D" w14:textId="77777777" w:rsidR="00D51EC8" w:rsidRDefault="00D51EC8" w:rsidP="00F63CCF">
      <w:pPr>
        <w:rPr>
          <w:b/>
          <w:noProof/>
        </w:rPr>
      </w:pPr>
    </w:p>
    <w:p w14:paraId="022BFF49" w14:textId="77777777" w:rsidR="008C6730" w:rsidRDefault="008C6730" w:rsidP="00F63CCF">
      <w:pPr>
        <w:rPr>
          <w:b/>
          <w:noProof/>
        </w:rPr>
      </w:pPr>
    </w:p>
    <w:p w14:paraId="5BF6F747" w14:textId="77777777" w:rsidR="007D26D0" w:rsidRDefault="007D26D0" w:rsidP="00F63CCF">
      <w:pPr>
        <w:rPr>
          <w:b/>
          <w:noProof/>
        </w:rPr>
      </w:pPr>
    </w:p>
    <w:p w14:paraId="43307CFF" w14:textId="77777777" w:rsidR="007D26D0" w:rsidRDefault="007D26D0" w:rsidP="00F63CCF">
      <w:pPr>
        <w:rPr>
          <w:b/>
          <w:noProof/>
        </w:rPr>
      </w:pPr>
    </w:p>
    <w:p w14:paraId="6399D1DA" w14:textId="77777777" w:rsidR="007D26D0" w:rsidRDefault="007D26D0" w:rsidP="00F63CCF">
      <w:pPr>
        <w:rPr>
          <w:b/>
          <w:noProof/>
        </w:rPr>
      </w:pPr>
    </w:p>
    <w:p w14:paraId="4956DD27" w14:textId="484B4435" w:rsidR="00F63CCF" w:rsidRDefault="00F63CCF" w:rsidP="00F63CCF">
      <w:pPr>
        <w:rPr>
          <w:b/>
          <w:noProof/>
        </w:rPr>
      </w:pPr>
      <w:r>
        <w:rPr>
          <w:b/>
          <w:noProof/>
        </w:rPr>
        <w:t xml:space="preserve">Figure 1: </w:t>
      </w:r>
      <w:r w:rsidR="000403B3">
        <w:rPr>
          <w:b/>
          <w:noProof/>
        </w:rPr>
        <w:t>CSF SEC fractionation as a measure of EV association</w:t>
      </w:r>
    </w:p>
    <w:p w14:paraId="246EEAC0" w14:textId="485C338A" w:rsidR="00F63CCF" w:rsidRDefault="00F63CCF" w:rsidP="00F63CCF">
      <w:pPr>
        <w:rPr>
          <w:bCs/>
          <w:noProof/>
        </w:rPr>
      </w:pPr>
      <w:r w:rsidRPr="003E6CB1">
        <w:rPr>
          <w:bCs/>
          <w:noProof/>
        </w:rPr>
        <w:t>1a. Quantification</w:t>
      </w:r>
      <w:r>
        <w:rPr>
          <w:bCs/>
          <w:noProof/>
        </w:rPr>
        <w:t xml:space="preserve"> of CSF fractions using </w:t>
      </w:r>
      <w:r w:rsidR="00D3148C">
        <w:rPr>
          <w:bCs/>
          <w:noProof/>
        </w:rPr>
        <w:t xml:space="preserve">a </w:t>
      </w:r>
      <w:r>
        <w:rPr>
          <w:bCs/>
          <w:noProof/>
        </w:rPr>
        <w:t xml:space="preserve">Simoa assay for CD81. Four samples each run with 2 technical replicates. Bar graphs indicate median of the 4 samples while the error bars represent </w:t>
      </w:r>
      <w:r w:rsidR="007A2F65">
        <w:rPr>
          <w:bCs/>
          <w:noProof/>
        </w:rPr>
        <w:t>standard deviation</w:t>
      </w:r>
      <w:r w:rsidR="005F06F7">
        <w:rPr>
          <w:bCs/>
          <w:noProof/>
        </w:rPr>
        <w:t>s</w:t>
      </w:r>
      <w:r>
        <w:rPr>
          <w:bCs/>
          <w:noProof/>
        </w:rPr>
        <w:t xml:space="preserve">. </w:t>
      </w:r>
    </w:p>
    <w:p w14:paraId="4E308976" w14:textId="4527B0B2" w:rsidR="00F63CCF" w:rsidRDefault="00F63CCF" w:rsidP="00F63CCF">
      <w:pPr>
        <w:rPr>
          <w:bCs/>
          <w:noProof/>
        </w:rPr>
      </w:pPr>
      <w:r>
        <w:rPr>
          <w:bCs/>
          <w:noProof/>
        </w:rPr>
        <w:t xml:space="preserve">1b. </w:t>
      </w:r>
      <w:r w:rsidRPr="003E6CB1">
        <w:rPr>
          <w:bCs/>
          <w:noProof/>
        </w:rPr>
        <w:t>Quantification</w:t>
      </w:r>
      <w:r>
        <w:rPr>
          <w:bCs/>
          <w:noProof/>
        </w:rPr>
        <w:t xml:space="preserve"> of CSF fractions using </w:t>
      </w:r>
      <w:r w:rsidR="00D3148C">
        <w:rPr>
          <w:bCs/>
          <w:noProof/>
        </w:rPr>
        <w:t>the Olink assay for</w:t>
      </w:r>
      <w:r>
        <w:rPr>
          <w:bCs/>
          <w:noProof/>
        </w:rPr>
        <w:t xml:space="preserve"> CD63. Four samples each run with 2 technical replicates. Bar graphs indicate median of the 4 samples while the error bars represent </w:t>
      </w:r>
      <w:r w:rsidR="007A2F65">
        <w:rPr>
          <w:bCs/>
          <w:noProof/>
        </w:rPr>
        <w:t>standard deviation</w:t>
      </w:r>
      <w:r w:rsidR="005F06F7">
        <w:rPr>
          <w:bCs/>
          <w:noProof/>
        </w:rPr>
        <w:t>s</w:t>
      </w:r>
      <w:r>
        <w:rPr>
          <w:bCs/>
          <w:noProof/>
        </w:rPr>
        <w:t>.</w:t>
      </w:r>
    </w:p>
    <w:p w14:paraId="48610B47" w14:textId="3E6C41CE" w:rsidR="007A2F65" w:rsidRDefault="007A2F65" w:rsidP="00F63CCF">
      <w:pPr>
        <w:rPr>
          <w:bCs/>
          <w:noProof/>
        </w:rPr>
      </w:pPr>
      <w:r>
        <w:rPr>
          <w:bCs/>
          <w:noProof/>
        </w:rPr>
        <w:t xml:space="preserve">1c. </w:t>
      </w:r>
      <w:r w:rsidR="00CA1C9B">
        <w:rPr>
          <w:bCs/>
          <w:noProof/>
        </w:rPr>
        <w:t>Perce</w:t>
      </w:r>
      <w:r w:rsidR="00EB0529">
        <w:rPr>
          <w:bCs/>
          <w:noProof/>
        </w:rPr>
        <w:t>n</w:t>
      </w:r>
      <w:r w:rsidR="00CA1C9B">
        <w:rPr>
          <w:bCs/>
          <w:noProof/>
        </w:rPr>
        <w:t>tage of Deep TMH</w:t>
      </w:r>
      <w:r w:rsidR="000403B3">
        <w:rPr>
          <w:bCs/>
          <w:noProof/>
        </w:rPr>
        <w:t>MM</w:t>
      </w:r>
      <w:r w:rsidR="00CA1C9B">
        <w:rPr>
          <w:bCs/>
          <w:noProof/>
        </w:rPr>
        <w:t xml:space="preserve"> predicted transmembrane, internal</w:t>
      </w:r>
      <w:r w:rsidR="00EB0529">
        <w:rPr>
          <w:bCs/>
          <w:noProof/>
        </w:rPr>
        <w:t>,</w:t>
      </w:r>
      <w:r w:rsidR="00CA1C9B">
        <w:rPr>
          <w:bCs/>
          <w:noProof/>
        </w:rPr>
        <w:t xml:space="preserve"> and </w:t>
      </w:r>
      <w:r w:rsidR="001C1EDD">
        <w:rPr>
          <w:bCs/>
          <w:noProof/>
        </w:rPr>
        <w:t xml:space="preserve">secreted </w:t>
      </w:r>
      <w:r w:rsidR="00CA1C9B">
        <w:rPr>
          <w:bCs/>
          <w:noProof/>
        </w:rPr>
        <w:t>targets quantified by O</w:t>
      </w:r>
      <w:r w:rsidR="00D2384E">
        <w:rPr>
          <w:bCs/>
          <w:noProof/>
        </w:rPr>
        <w:t>l</w:t>
      </w:r>
      <w:r w:rsidR="00CA1C9B">
        <w:rPr>
          <w:bCs/>
          <w:noProof/>
        </w:rPr>
        <w:t xml:space="preserve">ink as having an EV peak in CSF.  </w:t>
      </w:r>
    </w:p>
    <w:p w14:paraId="0847EB56" w14:textId="77777777" w:rsidR="00D3148C" w:rsidRDefault="00D3148C" w:rsidP="00F63CCF">
      <w:pPr>
        <w:rPr>
          <w:bCs/>
          <w:noProof/>
        </w:rPr>
      </w:pPr>
    </w:p>
    <w:p w14:paraId="5EF57F3F" w14:textId="0B1F729A" w:rsidR="00934F3A" w:rsidRDefault="00F63CCF" w:rsidP="00F63CCF">
      <w:pPr>
        <w:rPr>
          <w:noProof/>
        </w:rPr>
      </w:pPr>
      <w:r>
        <w:rPr>
          <w:noProof/>
        </w:rPr>
        <w:t>1a.</w:t>
      </w:r>
    </w:p>
    <w:p w14:paraId="6F67B6A3" w14:textId="71BAC18B" w:rsidR="00F63CCF" w:rsidRDefault="00934F3A" w:rsidP="00F63CCF">
      <w:pPr>
        <w:rPr>
          <w:noProof/>
        </w:rPr>
      </w:pPr>
      <w:r w:rsidRPr="00934F3A">
        <w:rPr>
          <w:noProof/>
        </w:rPr>
        <w:lastRenderedPageBreak/>
        <w:drawing>
          <wp:inline distT="0" distB="0" distL="0" distR="0" wp14:anchorId="249FDB26" wp14:editId="23A6F8C7">
            <wp:extent cx="3733800" cy="2844800"/>
            <wp:effectExtent l="0" t="0" r="0" b="0"/>
            <wp:docPr id="1041072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072443" name=""/>
                    <pic:cNvPicPr/>
                  </pic:nvPicPr>
                  <pic:blipFill>
                    <a:blip r:embed="rId16"/>
                    <a:stretch>
                      <a:fillRect/>
                    </a:stretch>
                  </pic:blipFill>
                  <pic:spPr>
                    <a:xfrm>
                      <a:off x="0" y="0"/>
                      <a:ext cx="3733800" cy="2844800"/>
                    </a:xfrm>
                    <a:prstGeom prst="rect">
                      <a:avLst/>
                    </a:prstGeom>
                  </pic:spPr>
                </pic:pic>
              </a:graphicData>
            </a:graphic>
          </wp:inline>
        </w:drawing>
      </w:r>
    </w:p>
    <w:p w14:paraId="187C52D9" w14:textId="77777777" w:rsidR="00934F3A" w:rsidRDefault="00934F3A" w:rsidP="00F63CCF">
      <w:pPr>
        <w:rPr>
          <w:noProof/>
        </w:rPr>
      </w:pPr>
    </w:p>
    <w:p w14:paraId="78D67A41" w14:textId="77777777" w:rsidR="00F63CCF" w:rsidRDefault="00F63CCF" w:rsidP="00F63CCF">
      <w:pPr>
        <w:rPr>
          <w:noProof/>
        </w:rPr>
      </w:pPr>
      <w:r>
        <w:rPr>
          <w:noProof/>
        </w:rPr>
        <w:t xml:space="preserve">1b. </w:t>
      </w:r>
    </w:p>
    <w:p w14:paraId="244E4EBC" w14:textId="77777777" w:rsidR="00D51EC8" w:rsidRDefault="00934F3A" w:rsidP="00F63CCF">
      <w:pPr>
        <w:rPr>
          <w:noProof/>
        </w:rPr>
      </w:pPr>
      <w:r w:rsidRPr="00934F3A">
        <w:rPr>
          <w:noProof/>
        </w:rPr>
        <w:drawing>
          <wp:inline distT="0" distB="0" distL="0" distR="0" wp14:anchorId="58C113EE" wp14:editId="02267199">
            <wp:extent cx="3771900" cy="2844800"/>
            <wp:effectExtent l="0" t="0" r="0" b="0"/>
            <wp:docPr id="1257338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38723" name=""/>
                    <pic:cNvPicPr/>
                  </pic:nvPicPr>
                  <pic:blipFill>
                    <a:blip r:embed="rId17"/>
                    <a:stretch>
                      <a:fillRect/>
                    </a:stretch>
                  </pic:blipFill>
                  <pic:spPr>
                    <a:xfrm>
                      <a:off x="0" y="0"/>
                      <a:ext cx="3771900" cy="2844800"/>
                    </a:xfrm>
                    <a:prstGeom prst="rect">
                      <a:avLst/>
                    </a:prstGeom>
                  </pic:spPr>
                </pic:pic>
              </a:graphicData>
            </a:graphic>
          </wp:inline>
        </w:drawing>
      </w:r>
    </w:p>
    <w:p w14:paraId="7DF76096" w14:textId="271D262D" w:rsidR="00934F3A" w:rsidRDefault="00CA1C9B" w:rsidP="00F63CCF">
      <w:pPr>
        <w:rPr>
          <w:noProof/>
        </w:rPr>
      </w:pPr>
      <w:r>
        <w:rPr>
          <w:noProof/>
        </w:rPr>
        <w:t>1c.</w:t>
      </w:r>
    </w:p>
    <w:p w14:paraId="62EDFFAB" w14:textId="508AFDDB" w:rsidR="00934F3A" w:rsidRDefault="00285547" w:rsidP="00F63CCF">
      <w:pPr>
        <w:rPr>
          <w:noProof/>
        </w:rPr>
      </w:pPr>
      <w:r w:rsidRPr="00285547">
        <w:rPr>
          <w:noProof/>
        </w:rPr>
        <w:drawing>
          <wp:inline distT="0" distB="0" distL="0" distR="0" wp14:anchorId="7F399C69" wp14:editId="4389662D">
            <wp:extent cx="5574909" cy="1750262"/>
            <wp:effectExtent l="0" t="0" r="635" b="2540"/>
            <wp:docPr id="390304183" name="Picture 1" descr="A comparison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304183" name="Picture 1" descr="A comparison of a pie chart&#10;&#10;Description automatically generated"/>
                    <pic:cNvPicPr/>
                  </pic:nvPicPr>
                  <pic:blipFill>
                    <a:blip r:embed="rId18"/>
                    <a:stretch>
                      <a:fillRect/>
                    </a:stretch>
                  </pic:blipFill>
                  <pic:spPr>
                    <a:xfrm>
                      <a:off x="0" y="0"/>
                      <a:ext cx="5633631" cy="1768698"/>
                    </a:xfrm>
                    <a:prstGeom prst="rect">
                      <a:avLst/>
                    </a:prstGeom>
                  </pic:spPr>
                </pic:pic>
              </a:graphicData>
            </a:graphic>
          </wp:inline>
        </w:drawing>
      </w:r>
    </w:p>
    <w:p w14:paraId="06671F4A" w14:textId="77777777" w:rsidR="00285547" w:rsidRDefault="00285547" w:rsidP="00F63CCF">
      <w:pPr>
        <w:rPr>
          <w:noProof/>
        </w:rPr>
      </w:pPr>
    </w:p>
    <w:p w14:paraId="641E0AE4" w14:textId="77777777" w:rsidR="00285547" w:rsidRDefault="00285547" w:rsidP="00F63CCF">
      <w:pPr>
        <w:rPr>
          <w:noProof/>
        </w:rPr>
      </w:pPr>
    </w:p>
    <w:p w14:paraId="429E34DE" w14:textId="77777777" w:rsidR="00D3148C" w:rsidRDefault="00F63CCF" w:rsidP="00F63CCF">
      <w:pPr>
        <w:rPr>
          <w:b/>
          <w:noProof/>
        </w:rPr>
      </w:pPr>
      <w:r>
        <w:rPr>
          <w:b/>
          <w:noProof/>
        </w:rPr>
        <w:t>Figure 2: Cell-type specificity of proteins that peak in the EV fractions</w:t>
      </w:r>
    </w:p>
    <w:p w14:paraId="01B928BE" w14:textId="77777777" w:rsidR="00852648" w:rsidRDefault="00F63CCF" w:rsidP="00852648">
      <w:pPr>
        <w:rPr>
          <w:noProof/>
        </w:rPr>
      </w:pPr>
      <w:r>
        <w:rPr>
          <w:noProof/>
        </w:rPr>
        <w:t xml:space="preserve">Calculated </w:t>
      </w:r>
      <w:r w:rsidR="00430685">
        <w:rPr>
          <w:noProof/>
        </w:rPr>
        <w:t>T</w:t>
      </w:r>
      <w:r>
        <w:rPr>
          <w:noProof/>
        </w:rPr>
        <w:t xml:space="preserve">au </w:t>
      </w:r>
      <w:r w:rsidR="00430685">
        <w:rPr>
          <w:noProof/>
        </w:rPr>
        <w:t xml:space="preserve">Score and EV Association Score </w:t>
      </w:r>
      <w:r>
        <w:rPr>
          <w:noProof/>
        </w:rPr>
        <w:t xml:space="preserve">for each identified </w:t>
      </w:r>
      <w:r w:rsidR="00573532">
        <w:rPr>
          <w:noProof/>
        </w:rPr>
        <w:t>transmembrane</w:t>
      </w:r>
      <w:r w:rsidR="00430685">
        <w:rPr>
          <w:noProof/>
        </w:rPr>
        <w:t xml:space="preserve"> (red)</w:t>
      </w:r>
      <w:r>
        <w:rPr>
          <w:noProof/>
        </w:rPr>
        <w:t xml:space="preserve"> and </w:t>
      </w:r>
      <w:r w:rsidR="00573532">
        <w:rPr>
          <w:noProof/>
        </w:rPr>
        <w:t>internal</w:t>
      </w:r>
      <w:r w:rsidR="00430685">
        <w:rPr>
          <w:noProof/>
        </w:rPr>
        <w:t xml:space="preserve"> (blue)</w:t>
      </w:r>
      <w:r>
        <w:rPr>
          <w:noProof/>
        </w:rPr>
        <w:t xml:space="preserve"> protein that peaked in the EV fractions</w:t>
      </w:r>
      <w:r w:rsidR="00430685">
        <w:rPr>
          <w:noProof/>
        </w:rPr>
        <w:t xml:space="preserve"> for a. Astrocytes b. Microglia c. Neurons and d. Oligodendrocytes.  </w:t>
      </w:r>
    </w:p>
    <w:p w14:paraId="561E830A" w14:textId="77777777" w:rsidR="00934F3A" w:rsidRDefault="00934F3A" w:rsidP="00852648">
      <w:pPr>
        <w:rPr>
          <w:noProof/>
        </w:rPr>
      </w:pPr>
    </w:p>
    <w:p w14:paraId="7807043F" w14:textId="0C809B5B" w:rsidR="00CA1C9B" w:rsidRDefault="00852648" w:rsidP="00F63CCF">
      <w:pPr>
        <w:rPr>
          <w:noProof/>
        </w:rPr>
      </w:pPr>
      <w:r w:rsidRPr="00852648">
        <w:rPr>
          <w:noProof/>
        </w:rPr>
        <w:drawing>
          <wp:inline distT="0" distB="0" distL="0" distR="0" wp14:anchorId="09235F4E" wp14:editId="25E7AF24">
            <wp:extent cx="5943600" cy="3977640"/>
            <wp:effectExtent l="0" t="0" r="0" b="0"/>
            <wp:docPr id="28046146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61460" name="Picture 1" descr="A collage of graphs&#10;&#10;Description automatically generated"/>
                    <pic:cNvPicPr/>
                  </pic:nvPicPr>
                  <pic:blipFill>
                    <a:blip r:embed="rId19"/>
                    <a:stretch>
                      <a:fillRect/>
                    </a:stretch>
                  </pic:blipFill>
                  <pic:spPr>
                    <a:xfrm>
                      <a:off x="0" y="0"/>
                      <a:ext cx="5943600" cy="3977640"/>
                    </a:xfrm>
                    <a:prstGeom prst="rect">
                      <a:avLst/>
                    </a:prstGeom>
                  </pic:spPr>
                </pic:pic>
              </a:graphicData>
            </a:graphic>
          </wp:inline>
        </w:drawing>
      </w:r>
      <w:r w:rsidR="00F63CCF">
        <w:t xml:space="preserve"> </w:t>
      </w:r>
    </w:p>
    <w:sectPr w:rsidR="00CA1C9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Sydney D'Amaddio" w:date="2024-03-27T20:33:00Z" w:initials="SD">
    <w:p w14:paraId="282FF229" w14:textId="206EA8C7" w:rsidR="003866BC" w:rsidRDefault="003866BC">
      <w:pPr>
        <w:pStyle w:val="CommentText"/>
      </w:pPr>
      <w:r>
        <w:rPr>
          <w:rStyle w:val="CommentReference"/>
        </w:rPr>
        <w:annotationRef/>
      </w:r>
      <w:r>
        <w:t xml:space="preserve">I don’t think it makes sense to specify that we ran the </w:t>
      </w:r>
      <w:proofErr w:type="spellStart"/>
      <w:r>
        <w:t>olink</w:t>
      </w:r>
      <w:proofErr w:type="spellEnd"/>
      <w:r>
        <w:t xml:space="preserve"> panel on fraction 6 and then also say that it is dead volume but is not useful as a negative control. I think we should say that </w:t>
      </w:r>
      <w:proofErr w:type="spellStart"/>
      <w:r>
        <w:t>Olink</w:t>
      </w:r>
      <w:proofErr w:type="spellEnd"/>
      <w:r>
        <w:t xml:space="preserve"> does not include a lower limit of detection, so we included fraction 6 to get a sense of the background for each assay in the panel</w:t>
      </w:r>
    </w:p>
  </w:comment>
  <w:comment w:id="132" w:author="Sydney D'Amaddio" w:date="2024-03-27T10:58:00Z" w:initials="SD">
    <w:p w14:paraId="4B9392CC" w14:textId="08E06E92" w:rsidR="00A13EDE" w:rsidRDefault="00A13EDE">
      <w:pPr>
        <w:pStyle w:val="CommentText"/>
      </w:pPr>
      <w:r>
        <w:rPr>
          <w:rStyle w:val="CommentReference"/>
        </w:rPr>
        <w:annotationRef/>
      </w:r>
      <w:r>
        <w:t>Do we need to specify supplier?</w:t>
      </w:r>
    </w:p>
  </w:comment>
  <w:comment w:id="139" w:author="Sydney D'Amaddio" w:date="2024-03-27T20:30:00Z" w:initials="SD">
    <w:p w14:paraId="6FC34DA3" w14:textId="77777777" w:rsidR="003866BC" w:rsidRDefault="003866BC">
      <w:pPr>
        <w:pStyle w:val="CommentText"/>
      </w:pPr>
      <w:r>
        <w:rPr>
          <w:rStyle w:val="CommentReference"/>
        </w:rPr>
        <w:annotationRef/>
      </w:r>
      <w:r w:rsidR="0024573C">
        <w:t xml:space="preserve">I think we should change this to say that </w:t>
      </w:r>
      <w:proofErr w:type="spellStart"/>
      <w:r w:rsidR="0024573C">
        <w:t>olink</w:t>
      </w:r>
      <w:proofErr w:type="spellEnd"/>
      <w:r w:rsidR="0024573C">
        <w:t xml:space="preserve"> doesn’t include a lower limit of detection in their reported data, so to get a sense of the background for each assay we included fraction 6, which is essentially just buffer, as an additional negative control to get an idea of the background of the assay in our specific sample conditions (like we don’t really know the buffer that </w:t>
      </w:r>
      <w:proofErr w:type="spellStart"/>
      <w:r w:rsidR="0024573C">
        <w:t>olink</w:t>
      </w:r>
      <w:proofErr w:type="spellEnd"/>
      <w:r w:rsidR="0024573C">
        <w:t xml:space="preserve"> uses in their negative control or the impact that added triton could have on the assay)</w:t>
      </w:r>
    </w:p>
    <w:p w14:paraId="68C92BFA" w14:textId="77777777" w:rsidR="0024573C" w:rsidRDefault="0024573C">
      <w:pPr>
        <w:pStyle w:val="CommentText"/>
      </w:pPr>
    </w:p>
    <w:p w14:paraId="2E817C93" w14:textId="063730EC" w:rsidR="0024573C" w:rsidRDefault="0024573C">
      <w:pPr>
        <w:pStyle w:val="CommentText"/>
      </w:pPr>
      <w:r>
        <w:t>Though if we specify that fraction 6 is basically a blank, I don’t think we can justify excluding it entirely from our analysis, though I also think our analysis will be more robust if we include fraction 6 (see graphs I included at the bottom of this page)</w:t>
      </w:r>
    </w:p>
  </w:comment>
  <w:comment w:id="141" w:author="Sydney D'Amaddio" w:date="2024-03-27T20:27:00Z" w:initials="SD">
    <w:p w14:paraId="4B0821CB" w14:textId="28B7CEB3" w:rsidR="003866BC" w:rsidRDefault="003866BC">
      <w:pPr>
        <w:pStyle w:val="CommentText"/>
      </w:pPr>
      <w:r>
        <w:rPr>
          <w:rStyle w:val="CommentReference"/>
        </w:rPr>
        <w:annotationRef/>
      </w:r>
      <w:r>
        <w:t>Only include if we add a normalization step</w:t>
      </w:r>
    </w:p>
  </w:comment>
  <w:comment w:id="151" w:author="Sydney D'Amaddio" w:date="2024-03-27T20:05:00Z" w:initials="SD">
    <w:p w14:paraId="16B33064" w14:textId="77777777" w:rsidR="00C27018" w:rsidRDefault="004055B9">
      <w:pPr>
        <w:pStyle w:val="CommentText"/>
      </w:pPr>
      <w:r>
        <w:rPr>
          <w:rStyle w:val="CommentReference"/>
        </w:rPr>
        <w:annotationRef/>
      </w:r>
      <w:r>
        <w:t xml:space="preserve">I really think we need to include fraction 6 in our analysis. </w:t>
      </w:r>
      <w:r w:rsidR="00C27018">
        <w:t xml:space="preserve">Based on just fractionation pattern (ignoring cell type specificity) </w:t>
      </w:r>
      <w:r w:rsidR="00087ABC">
        <w:t xml:space="preserve">we get some targets that are clearly just noise/all around background. </w:t>
      </w:r>
      <w:r w:rsidR="00C27018">
        <w:t xml:space="preserve">But if we include fraction 6 in the low fractions (like fractions 6, 7, 11, 12, 13 need to be lower than 9 and 10) then </w:t>
      </w:r>
      <w:r w:rsidR="00087ABC">
        <w:t>these targets</w:t>
      </w:r>
      <w:r w:rsidR="00C27018">
        <w:t xml:space="preserve"> wouldn’t show up</w:t>
      </w:r>
      <w:r w:rsidR="003866BC">
        <w:t xml:space="preserve">. </w:t>
      </w:r>
    </w:p>
    <w:p w14:paraId="7DCDAE13" w14:textId="77777777" w:rsidR="003866BC" w:rsidRDefault="003866BC">
      <w:pPr>
        <w:pStyle w:val="CommentText"/>
      </w:pPr>
    </w:p>
    <w:p w14:paraId="7401403C" w14:textId="5BCB7AB9" w:rsidR="003866BC" w:rsidRDefault="003866BC">
      <w:pPr>
        <w:pStyle w:val="CommentText"/>
      </w:pPr>
      <w:r>
        <w:t>We originally had fraction 6 in our analysis pipeline for the explore panel, but changed it because fraction 7 yielded more targets. With the greater number of targets in the HT panel, this is no longer a relevant issue—we could use both fractions 6 and 7 and still get a reasonable number of targets</w:t>
      </w:r>
    </w:p>
  </w:comment>
  <w:comment w:id="150" w:author="Sydney D'Amaddio" w:date="2024-03-27T20:46:00Z" w:initials="SD">
    <w:p w14:paraId="0E5C94B2" w14:textId="291C3B4B" w:rsidR="0024573C" w:rsidRDefault="0024573C">
      <w:pPr>
        <w:pStyle w:val="CommentText"/>
      </w:pPr>
      <w:r>
        <w:rPr>
          <w:rStyle w:val="CommentReference"/>
        </w:rPr>
        <w:annotationRef/>
      </w:r>
      <w:r>
        <w:t xml:space="preserve">I think we need to specify either here or in the background/intro the fractionation pattern we would expect to see for EV-associated proteins—something like EV associated proteins typically appear primarily in fractions 9 and 10, though fractions 7-10 all include isolated EVs. Fractions 11-15 include only secreted proteins. </w:t>
      </w:r>
    </w:p>
  </w:comment>
  <w:comment w:id="154" w:author="Sydney D'Amaddio" w:date="2024-03-27T11:16:00Z" w:initials="SD">
    <w:p w14:paraId="33D0EAB2" w14:textId="25214372" w:rsidR="005A2E41" w:rsidRDefault="005A2E41">
      <w:pPr>
        <w:pStyle w:val="CommentText"/>
      </w:pPr>
      <w:r>
        <w:rPr>
          <w:rStyle w:val="CommentReference"/>
        </w:rPr>
        <w:annotationRef/>
      </w:r>
      <w:r>
        <w:t>Just threw this together, let me know if you like it and I can play around with formatting more so it looks nicer</w:t>
      </w:r>
      <w:r w:rsidR="003866BC">
        <w:t xml:space="preserve">—I think the fraction comparisons are probably confusing to the reader. </w:t>
      </w:r>
      <w:r w:rsidR="0024573C">
        <w:t>I think we could combine something like this with a SEC cartoon (like what we usually show in lab meetings), if you think it would be helpful to include a figure like this I’d be happy to play around a bit more and see what I can come up with</w:t>
      </w:r>
    </w:p>
  </w:comment>
  <w:comment w:id="166" w:author="Sydney D'Amaddio" w:date="2024-03-27T20:49:00Z" w:initials="SD">
    <w:p w14:paraId="72B73210" w14:textId="49DCD881" w:rsidR="00633B16" w:rsidRDefault="00633B16">
      <w:pPr>
        <w:pStyle w:val="CommentText"/>
      </w:pPr>
      <w:r>
        <w:rPr>
          <w:rStyle w:val="CommentReference"/>
        </w:rPr>
        <w:annotationRef/>
      </w:r>
      <w:r>
        <w:t xml:space="preserve">I think maybe we should say something about how </w:t>
      </w:r>
      <w:proofErr w:type="spellStart"/>
      <w:r>
        <w:t>DeepTMHMM</w:t>
      </w:r>
      <w:proofErr w:type="spellEnd"/>
      <w:r>
        <w:t xml:space="preserve"> predicts localization of a protein within the parent cell, not within the EV. Like if </w:t>
      </w:r>
      <w:proofErr w:type="spellStart"/>
      <w:r>
        <w:t>DeepTMHMM</w:t>
      </w:r>
      <w:proofErr w:type="spellEnd"/>
      <w:r>
        <w:t xml:space="preserve"> says that a protein is transmembrane, that means it is likely transmembrane to the cell from which the EV was secreted, not the EV itself</w:t>
      </w:r>
    </w:p>
  </w:comment>
  <w:comment w:id="174" w:author="Ben Travis" w:date="2024-02-26T23:21:00Z" w:initials="BT">
    <w:p w14:paraId="4DA6820A" w14:textId="77777777" w:rsidR="007D5981" w:rsidRDefault="007D5981" w:rsidP="007D5981">
      <w:r>
        <w:rPr>
          <w:rStyle w:val="CommentReference"/>
        </w:rPr>
        <w:annotationRef/>
      </w:r>
      <w:r>
        <w:rPr>
          <w:color w:val="000000"/>
          <w:sz w:val="20"/>
          <w:szCs w:val="20"/>
        </w:rPr>
        <w:t xml:space="preserve">I feel like we </w:t>
      </w:r>
      <w:proofErr w:type="gramStart"/>
      <w:r>
        <w:rPr>
          <w:color w:val="000000"/>
          <w:sz w:val="20"/>
          <w:szCs w:val="20"/>
        </w:rPr>
        <w:t>cant</w:t>
      </w:r>
      <w:proofErr w:type="gramEnd"/>
      <w:r>
        <w:rPr>
          <w:color w:val="000000"/>
          <w:sz w:val="20"/>
          <w:szCs w:val="20"/>
        </w:rPr>
        <w:t xml:space="preserve"> list the equation without saying what the variables are. In the paper they say the variables are this: </w:t>
      </w:r>
    </w:p>
    <w:p w14:paraId="07D7AB4E" w14:textId="77777777" w:rsidR="007D5981" w:rsidRDefault="007D5981" w:rsidP="007D5981">
      <w:r>
        <w:rPr>
          <w:color w:val="000000"/>
          <w:sz w:val="20"/>
          <w:szCs w:val="20"/>
        </w:rPr>
        <w:t>“xi  is  the  expression  of  the  gene  in  tissue  i</w:t>
      </w:r>
    </w:p>
    <w:p w14:paraId="77D37180" w14:textId="77777777" w:rsidR="007D5981" w:rsidRDefault="007D5981" w:rsidP="007D5981"/>
    <w:p w14:paraId="05B6351D" w14:textId="77777777" w:rsidR="007D5981" w:rsidRDefault="007D5981" w:rsidP="007D5981">
      <w:r>
        <w:rPr>
          <w:color w:val="000000"/>
          <w:sz w:val="20"/>
          <w:szCs w:val="20"/>
        </w:rPr>
        <w:t>n  is  the  number  of  tissues”</w:t>
      </w:r>
    </w:p>
    <w:p w14:paraId="3A204585" w14:textId="77777777" w:rsidR="007D5981" w:rsidRDefault="007D5981" w:rsidP="007D5981"/>
    <w:p w14:paraId="0317CAB3" w14:textId="77777777" w:rsidR="007D5981" w:rsidRDefault="007D5981" w:rsidP="007D5981">
      <w:r>
        <w:rPr>
          <w:color w:val="000000"/>
          <w:sz w:val="20"/>
          <w:szCs w:val="20"/>
        </w:rPr>
        <w:t>I think we should just delete the question and say “we calculated the tau score as performed in K</w:t>
      </w:r>
      <w:r>
        <w:rPr>
          <w:sz w:val="20"/>
          <w:szCs w:val="20"/>
        </w:rPr>
        <w:t>ryuchkova-Mostacci, 2017 or whatever the correct way to cite it is</w:t>
      </w:r>
    </w:p>
  </w:comment>
  <w:comment w:id="177" w:author="Sydney D'Amaddio" w:date="2024-03-27T11:20:00Z" w:initials="SD">
    <w:p w14:paraId="5DADD946" w14:textId="4533C8D3" w:rsidR="005A2E41" w:rsidRDefault="005A2E41">
      <w:pPr>
        <w:pStyle w:val="CommentText"/>
      </w:pPr>
      <w:r>
        <w:rPr>
          <w:rStyle w:val="CommentReference"/>
        </w:rPr>
        <w:annotationRef/>
      </w:r>
      <w:r>
        <w:t xml:space="preserve">I feel like we </w:t>
      </w:r>
      <w:proofErr w:type="gramStart"/>
      <w:r>
        <w:t>cant</w:t>
      </w:r>
      <w:proofErr w:type="gramEnd"/>
      <w:r>
        <w:t xml:space="preserve"> say “all cell types” if were actually only considering five cell types, but I’m not sure how to phrase that</w:t>
      </w:r>
    </w:p>
  </w:comment>
  <w:comment w:id="193" w:author="Sydney D'Amaddio" w:date="2024-03-27T20:52:00Z" w:initials="SD">
    <w:p w14:paraId="795DBEFC" w14:textId="336D8FCD" w:rsidR="005C567C" w:rsidRDefault="005C567C">
      <w:pPr>
        <w:pStyle w:val="CommentText"/>
      </w:pPr>
      <w:r>
        <w:rPr>
          <w:rStyle w:val="CommentReference"/>
        </w:rPr>
        <w:annotationRef/>
      </w:r>
      <w:r>
        <w:t>Should we say something (maybe in the intro) about how transmembrane proteins can be used as a handle on which we can pull to isolate EVs, and then once the EVs are purified, we can lyse them and analyze internal cargo to confirm EV origin</w:t>
      </w:r>
      <w:r w:rsidR="009E713F">
        <w:t>? I think we might be assuming that the reader has some background knowledge on this which might not necessarily be true</w:t>
      </w:r>
    </w:p>
  </w:comment>
  <w:comment w:id="227" w:author="Sydney D'Amaddio" w:date="2024-03-27T21:02:00Z" w:initials="SD">
    <w:p w14:paraId="3777815C" w14:textId="2BA00F4E" w:rsidR="002954D2" w:rsidRDefault="002954D2">
      <w:pPr>
        <w:pStyle w:val="CommentText"/>
      </w:pPr>
      <w:r>
        <w:rPr>
          <w:rStyle w:val="CommentReference"/>
        </w:rPr>
        <w:annotationRef/>
      </w:r>
      <w:r>
        <w:t>This sentence is probably redundant of what I am trying to say in the third point</w:t>
      </w:r>
    </w:p>
  </w:comment>
  <w:comment w:id="235" w:author="Sydney D'Amaddio" w:date="2024-03-27T21:05:00Z" w:initials="SD">
    <w:p w14:paraId="26214DE3" w14:textId="672B51FF" w:rsidR="002954D2" w:rsidRDefault="002954D2">
      <w:pPr>
        <w:pStyle w:val="CommentText"/>
      </w:pPr>
      <w:r>
        <w:rPr>
          <w:rStyle w:val="CommentReference"/>
        </w:rPr>
        <w:annotationRef/>
      </w:r>
      <w:r>
        <w:t>There was a sentence in the cover letter that might be good to include here to really drive home this point that our dataset is an important resource that can be useful to other EV researchers</w:t>
      </w:r>
    </w:p>
    <w:p w14:paraId="659C44D7" w14:textId="77777777" w:rsidR="002954D2" w:rsidRDefault="002954D2">
      <w:pPr>
        <w:pStyle w:val="CommentText"/>
      </w:pPr>
    </w:p>
    <w:p w14:paraId="3603BDC6" w14:textId="4126C356" w:rsidR="002954D2" w:rsidRDefault="002954D2">
      <w:pPr>
        <w:pStyle w:val="CommentText"/>
      </w:pPr>
      <w:r>
        <w:t>“</w:t>
      </w:r>
      <w:r>
        <w:rPr>
          <w:rFonts w:ascii="Times New Roman" w:hAnsi="Times New Roman" w:cs="Times New Roman"/>
        </w:rPr>
        <w:t>More importantly, because of the difficulty of assessing the free protein fractions of size exclusion chromatography and density gradient density chromatography with mass spectrometry, this is to our knowledge the largest unbiased database of EV association ever compiled, and therefore a valuable resourc</w:t>
      </w:r>
      <w:r>
        <w:rPr>
          <w:rFonts w:ascii="Times New Roman" w:hAnsi="Times New Roman" w:cs="Times New Roman"/>
        </w:rPr>
        <w: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2FF229" w15:done="0"/>
  <w15:commentEx w15:paraId="4B9392CC" w15:done="0"/>
  <w15:commentEx w15:paraId="2E817C93" w15:done="0"/>
  <w15:commentEx w15:paraId="4B0821CB" w15:done="0"/>
  <w15:commentEx w15:paraId="7401403C" w15:done="0"/>
  <w15:commentEx w15:paraId="0E5C94B2" w15:done="0"/>
  <w15:commentEx w15:paraId="33D0EAB2" w15:done="0"/>
  <w15:commentEx w15:paraId="72B73210" w15:done="0"/>
  <w15:commentEx w15:paraId="0317CAB3" w15:done="1"/>
  <w15:commentEx w15:paraId="5DADD946" w15:done="0"/>
  <w15:commentEx w15:paraId="795DBEFC" w15:done="0"/>
  <w15:commentEx w15:paraId="3777815C" w15:done="0"/>
  <w15:commentEx w15:paraId="3603BD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16B3FE" w16cex:dateUtc="2024-02-27T0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2FF229" w16cid:durableId="29AF0109"/>
  <w16cid:commentId w16cid:paraId="4B9392CC" w16cid:durableId="29AE7A5C"/>
  <w16cid:commentId w16cid:paraId="2E817C93" w16cid:durableId="29AF005A"/>
  <w16cid:commentId w16cid:paraId="4B0821CB" w16cid:durableId="29AEFFC2"/>
  <w16cid:commentId w16cid:paraId="7401403C" w16cid:durableId="29AEFA73"/>
  <w16cid:commentId w16cid:paraId="0E5C94B2" w16cid:durableId="29AF041F"/>
  <w16cid:commentId w16cid:paraId="33D0EAB2" w16cid:durableId="29AE7E91"/>
  <w16cid:commentId w16cid:paraId="72B73210" w16cid:durableId="29AF04F0"/>
  <w16cid:commentId w16cid:paraId="0317CAB3" w16cid:durableId="1616B3FE"/>
  <w16cid:commentId w16cid:paraId="5DADD946" w16cid:durableId="29AE7F6F"/>
  <w16cid:commentId w16cid:paraId="795DBEFC" w16cid:durableId="29AF0574"/>
  <w16cid:commentId w16cid:paraId="3777815C" w16cid:durableId="29AF07CE"/>
  <w16cid:commentId w16cid:paraId="3603BDC6" w16cid:durableId="29AF08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0293A"/>
    <w:multiLevelType w:val="hybridMultilevel"/>
    <w:tmpl w:val="CDF006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25301D"/>
    <w:multiLevelType w:val="hybridMultilevel"/>
    <w:tmpl w:val="FE1AD6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C492C"/>
    <w:multiLevelType w:val="hybridMultilevel"/>
    <w:tmpl w:val="AECAF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F74116"/>
    <w:multiLevelType w:val="hybridMultilevel"/>
    <w:tmpl w:val="5DC4A4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9875F0"/>
    <w:multiLevelType w:val="hybridMultilevel"/>
    <w:tmpl w:val="1E5AEB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99014F"/>
    <w:multiLevelType w:val="hybridMultilevel"/>
    <w:tmpl w:val="86B089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BF5C62"/>
    <w:multiLevelType w:val="hybridMultilevel"/>
    <w:tmpl w:val="F25A0E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F254C6"/>
    <w:multiLevelType w:val="hybridMultilevel"/>
    <w:tmpl w:val="0060E0D2"/>
    <w:lvl w:ilvl="0" w:tplc="7CD80760">
      <w:start w:val="1"/>
      <w:numFmt w:val="decimal"/>
      <w:lvlText w:val="%1."/>
      <w:lvlJc w:val="left"/>
      <w:pPr>
        <w:ind w:left="720" w:hanging="360"/>
      </w:pPr>
      <w:rPr>
        <w:rFonts w:asciiTheme="minorHAnsi" w:eastAsiaTheme="minorHAnsi"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pman, Maia">
    <w15:presenceInfo w15:providerId="AD" w15:userId="S::mkipma01@tufts.edu::0aa9fb78-a579-4fe7-9f76-845075143864"/>
  </w15:person>
  <w15:person w15:author="Sydney D'Amaddio">
    <w15:presenceInfo w15:providerId="None" w15:userId="Sydney D'Amaddio"/>
  </w15:person>
  <w15:person w15:author="Ben Travis">
    <w15:presenceInfo w15:providerId="AD" w15:userId="S::bgt003@bucknell.edu::69009dd7-15b9-4b42-a734-cc9df236f9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S0MDSwNDQwtDA1NDFU0lEKTi0uzszPAykwrAUATDxg1y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w9sdwpy9tzdkevszl5erfsp9a5a0aadsdf&quot;&gt;Glymphatic&lt;record-ids&gt;&lt;item&gt;17&lt;/item&gt;&lt;/record-ids&gt;&lt;/item&gt;&lt;/Libraries&gt;"/>
  </w:docVars>
  <w:rsids>
    <w:rsidRoot w:val="0057700D"/>
    <w:rsid w:val="000000EB"/>
    <w:rsid w:val="0000268E"/>
    <w:rsid w:val="00002A8D"/>
    <w:rsid w:val="00011324"/>
    <w:rsid w:val="00011805"/>
    <w:rsid w:val="00016A36"/>
    <w:rsid w:val="00017EE1"/>
    <w:rsid w:val="00021A71"/>
    <w:rsid w:val="000247DB"/>
    <w:rsid w:val="000277B9"/>
    <w:rsid w:val="000312BB"/>
    <w:rsid w:val="00031688"/>
    <w:rsid w:val="000403B3"/>
    <w:rsid w:val="00041938"/>
    <w:rsid w:val="000457CC"/>
    <w:rsid w:val="00045DCE"/>
    <w:rsid w:val="00046069"/>
    <w:rsid w:val="000503CB"/>
    <w:rsid w:val="00050F53"/>
    <w:rsid w:val="00060A10"/>
    <w:rsid w:val="00066381"/>
    <w:rsid w:val="00071D7F"/>
    <w:rsid w:val="000738E3"/>
    <w:rsid w:val="00075DB9"/>
    <w:rsid w:val="000818B8"/>
    <w:rsid w:val="00081D5F"/>
    <w:rsid w:val="000841E6"/>
    <w:rsid w:val="000860A3"/>
    <w:rsid w:val="00087ABC"/>
    <w:rsid w:val="000929B7"/>
    <w:rsid w:val="00097C74"/>
    <w:rsid w:val="000A23C0"/>
    <w:rsid w:val="000B23F7"/>
    <w:rsid w:val="000B33A1"/>
    <w:rsid w:val="000B422C"/>
    <w:rsid w:val="000B61DF"/>
    <w:rsid w:val="000B6A45"/>
    <w:rsid w:val="000C6FE2"/>
    <w:rsid w:val="000C7D67"/>
    <w:rsid w:val="000D05FE"/>
    <w:rsid w:val="000D0661"/>
    <w:rsid w:val="000D17E8"/>
    <w:rsid w:val="000D5218"/>
    <w:rsid w:val="000D565C"/>
    <w:rsid w:val="000E42A3"/>
    <w:rsid w:val="0010601F"/>
    <w:rsid w:val="001073F6"/>
    <w:rsid w:val="00107F78"/>
    <w:rsid w:val="00115B45"/>
    <w:rsid w:val="0011671E"/>
    <w:rsid w:val="0012072E"/>
    <w:rsid w:val="00120D68"/>
    <w:rsid w:val="00126C29"/>
    <w:rsid w:val="001271C9"/>
    <w:rsid w:val="00130D38"/>
    <w:rsid w:val="00131156"/>
    <w:rsid w:val="00132C47"/>
    <w:rsid w:val="00133BD8"/>
    <w:rsid w:val="001352A0"/>
    <w:rsid w:val="00141FC8"/>
    <w:rsid w:val="00160094"/>
    <w:rsid w:val="00164162"/>
    <w:rsid w:val="00165115"/>
    <w:rsid w:val="001661A6"/>
    <w:rsid w:val="00167B9A"/>
    <w:rsid w:val="00172AA8"/>
    <w:rsid w:val="00173A28"/>
    <w:rsid w:val="00184A2C"/>
    <w:rsid w:val="00187CFC"/>
    <w:rsid w:val="001901CA"/>
    <w:rsid w:val="00190ADE"/>
    <w:rsid w:val="00191935"/>
    <w:rsid w:val="001941F0"/>
    <w:rsid w:val="001945E1"/>
    <w:rsid w:val="0019731D"/>
    <w:rsid w:val="001A1302"/>
    <w:rsid w:val="001A7294"/>
    <w:rsid w:val="001A7ACB"/>
    <w:rsid w:val="001B0B8F"/>
    <w:rsid w:val="001B0DE4"/>
    <w:rsid w:val="001C1EDD"/>
    <w:rsid w:val="001C6360"/>
    <w:rsid w:val="001C77A9"/>
    <w:rsid w:val="001C79B8"/>
    <w:rsid w:val="001D4A2E"/>
    <w:rsid w:val="001D65E2"/>
    <w:rsid w:val="001D6F6C"/>
    <w:rsid w:val="001D77D7"/>
    <w:rsid w:val="001E1919"/>
    <w:rsid w:val="001E1ACC"/>
    <w:rsid w:val="001F1E16"/>
    <w:rsid w:val="002063FE"/>
    <w:rsid w:val="0020741A"/>
    <w:rsid w:val="002141B5"/>
    <w:rsid w:val="00215476"/>
    <w:rsid w:val="00220701"/>
    <w:rsid w:val="00236121"/>
    <w:rsid w:val="00243F19"/>
    <w:rsid w:val="00244735"/>
    <w:rsid w:val="0024573C"/>
    <w:rsid w:val="002468AF"/>
    <w:rsid w:val="0025016A"/>
    <w:rsid w:val="00260536"/>
    <w:rsid w:val="00260768"/>
    <w:rsid w:val="00265AD5"/>
    <w:rsid w:val="002664EB"/>
    <w:rsid w:val="002700F6"/>
    <w:rsid w:val="002709A1"/>
    <w:rsid w:val="002712CE"/>
    <w:rsid w:val="00281560"/>
    <w:rsid w:val="0028438C"/>
    <w:rsid w:val="00285547"/>
    <w:rsid w:val="0028688F"/>
    <w:rsid w:val="002936C6"/>
    <w:rsid w:val="002936D8"/>
    <w:rsid w:val="002954D2"/>
    <w:rsid w:val="002A0151"/>
    <w:rsid w:val="002A09D5"/>
    <w:rsid w:val="002A2DAC"/>
    <w:rsid w:val="002A6F06"/>
    <w:rsid w:val="002B0B21"/>
    <w:rsid w:val="002B1527"/>
    <w:rsid w:val="002B2524"/>
    <w:rsid w:val="002B496B"/>
    <w:rsid w:val="002C0D06"/>
    <w:rsid w:val="002C0EE0"/>
    <w:rsid w:val="002C6A49"/>
    <w:rsid w:val="002C7AEE"/>
    <w:rsid w:val="002D3499"/>
    <w:rsid w:val="002D5A36"/>
    <w:rsid w:val="002E072E"/>
    <w:rsid w:val="002E3722"/>
    <w:rsid w:val="002E74F2"/>
    <w:rsid w:val="002F723A"/>
    <w:rsid w:val="00302948"/>
    <w:rsid w:val="00305AE0"/>
    <w:rsid w:val="003060CA"/>
    <w:rsid w:val="003062A9"/>
    <w:rsid w:val="00317A9F"/>
    <w:rsid w:val="00325B49"/>
    <w:rsid w:val="003308F5"/>
    <w:rsid w:val="00342AEE"/>
    <w:rsid w:val="00345F21"/>
    <w:rsid w:val="0035088E"/>
    <w:rsid w:val="003541C2"/>
    <w:rsid w:val="003551EA"/>
    <w:rsid w:val="00356106"/>
    <w:rsid w:val="00364B58"/>
    <w:rsid w:val="00370EE4"/>
    <w:rsid w:val="0037108A"/>
    <w:rsid w:val="00376FED"/>
    <w:rsid w:val="0038194E"/>
    <w:rsid w:val="00382203"/>
    <w:rsid w:val="00383DC2"/>
    <w:rsid w:val="003853F8"/>
    <w:rsid w:val="003866BC"/>
    <w:rsid w:val="00386EDC"/>
    <w:rsid w:val="00391AF0"/>
    <w:rsid w:val="00392473"/>
    <w:rsid w:val="0039395F"/>
    <w:rsid w:val="00393E3A"/>
    <w:rsid w:val="003A271F"/>
    <w:rsid w:val="003A3A98"/>
    <w:rsid w:val="003A66EE"/>
    <w:rsid w:val="003B06C9"/>
    <w:rsid w:val="003B3B3F"/>
    <w:rsid w:val="003B4A3B"/>
    <w:rsid w:val="003B5D51"/>
    <w:rsid w:val="003B78B0"/>
    <w:rsid w:val="003C140A"/>
    <w:rsid w:val="003C5192"/>
    <w:rsid w:val="003C7533"/>
    <w:rsid w:val="003C7DC5"/>
    <w:rsid w:val="003D06CD"/>
    <w:rsid w:val="003D796C"/>
    <w:rsid w:val="003E022D"/>
    <w:rsid w:val="003E4364"/>
    <w:rsid w:val="003E5A9F"/>
    <w:rsid w:val="003F4121"/>
    <w:rsid w:val="003F6624"/>
    <w:rsid w:val="0040090F"/>
    <w:rsid w:val="0040130E"/>
    <w:rsid w:val="004055B9"/>
    <w:rsid w:val="00405CBA"/>
    <w:rsid w:val="004126DB"/>
    <w:rsid w:val="00416547"/>
    <w:rsid w:val="00423D2C"/>
    <w:rsid w:val="00430685"/>
    <w:rsid w:val="00441621"/>
    <w:rsid w:val="004417D7"/>
    <w:rsid w:val="00441C10"/>
    <w:rsid w:val="004521DA"/>
    <w:rsid w:val="00453925"/>
    <w:rsid w:val="00454529"/>
    <w:rsid w:val="0046297D"/>
    <w:rsid w:val="004641BA"/>
    <w:rsid w:val="0046434B"/>
    <w:rsid w:val="00467060"/>
    <w:rsid w:val="004708C2"/>
    <w:rsid w:val="00482555"/>
    <w:rsid w:val="00493E3D"/>
    <w:rsid w:val="004A2597"/>
    <w:rsid w:val="004A68E9"/>
    <w:rsid w:val="004B5FD8"/>
    <w:rsid w:val="004B6980"/>
    <w:rsid w:val="004B7986"/>
    <w:rsid w:val="004B7CA8"/>
    <w:rsid w:val="004C2F79"/>
    <w:rsid w:val="004E38F1"/>
    <w:rsid w:val="004E68AE"/>
    <w:rsid w:val="00500C11"/>
    <w:rsid w:val="0050186D"/>
    <w:rsid w:val="00503A95"/>
    <w:rsid w:val="00504163"/>
    <w:rsid w:val="00506F2E"/>
    <w:rsid w:val="00510928"/>
    <w:rsid w:val="00512108"/>
    <w:rsid w:val="0051373F"/>
    <w:rsid w:val="0051655B"/>
    <w:rsid w:val="0051795E"/>
    <w:rsid w:val="00521C3A"/>
    <w:rsid w:val="00523625"/>
    <w:rsid w:val="005257D3"/>
    <w:rsid w:val="00526ABE"/>
    <w:rsid w:val="00542415"/>
    <w:rsid w:val="005430D0"/>
    <w:rsid w:val="00544EE4"/>
    <w:rsid w:val="005479A4"/>
    <w:rsid w:val="0055249A"/>
    <w:rsid w:val="005545C4"/>
    <w:rsid w:val="00560041"/>
    <w:rsid w:val="005605ED"/>
    <w:rsid w:val="00573532"/>
    <w:rsid w:val="00575A99"/>
    <w:rsid w:val="0057700D"/>
    <w:rsid w:val="005811F8"/>
    <w:rsid w:val="00590FDC"/>
    <w:rsid w:val="00592E5D"/>
    <w:rsid w:val="005945B7"/>
    <w:rsid w:val="00596C37"/>
    <w:rsid w:val="005A2E41"/>
    <w:rsid w:val="005A38DA"/>
    <w:rsid w:val="005A6DF6"/>
    <w:rsid w:val="005B0397"/>
    <w:rsid w:val="005B1986"/>
    <w:rsid w:val="005B19B5"/>
    <w:rsid w:val="005B43D5"/>
    <w:rsid w:val="005B48F0"/>
    <w:rsid w:val="005B6A56"/>
    <w:rsid w:val="005B6FAA"/>
    <w:rsid w:val="005C2D90"/>
    <w:rsid w:val="005C567C"/>
    <w:rsid w:val="005D501D"/>
    <w:rsid w:val="005E1BE4"/>
    <w:rsid w:val="005E273D"/>
    <w:rsid w:val="005E57DE"/>
    <w:rsid w:val="005E76FE"/>
    <w:rsid w:val="005E7ACC"/>
    <w:rsid w:val="005F06F7"/>
    <w:rsid w:val="005F103E"/>
    <w:rsid w:val="005F345D"/>
    <w:rsid w:val="005F3921"/>
    <w:rsid w:val="005F474B"/>
    <w:rsid w:val="005F6FB9"/>
    <w:rsid w:val="00602438"/>
    <w:rsid w:val="0060392B"/>
    <w:rsid w:val="0060449E"/>
    <w:rsid w:val="00606E96"/>
    <w:rsid w:val="00607D9B"/>
    <w:rsid w:val="00610444"/>
    <w:rsid w:val="0061259E"/>
    <w:rsid w:val="00613470"/>
    <w:rsid w:val="006207C0"/>
    <w:rsid w:val="00621C6F"/>
    <w:rsid w:val="00630955"/>
    <w:rsid w:val="00630BDA"/>
    <w:rsid w:val="0063187A"/>
    <w:rsid w:val="00633B16"/>
    <w:rsid w:val="0063590C"/>
    <w:rsid w:val="00651C01"/>
    <w:rsid w:val="00653A59"/>
    <w:rsid w:val="006543DF"/>
    <w:rsid w:val="00655CDD"/>
    <w:rsid w:val="00657E07"/>
    <w:rsid w:val="00660450"/>
    <w:rsid w:val="00665274"/>
    <w:rsid w:val="00666DB7"/>
    <w:rsid w:val="006754FE"/>
    <w:rsid w:val="00687CE7"/>
    <w:rsid w:val="00690A3B"/>
    <w:rsid w:val="00690EA9"/>
    <w:rsid w:val="00691680"/>
    <w:rsid w:val="006916CF"/>
    <w:rsid w:val="0069387B"/>
    <w:rsid w:val="00694BF8"/>
    <w:rsid w:val="006A17D5"/>
    <w:rsid w:val="006A1A5C"/>
    <w:rsid w:val="006A1FA8"/>
    <w:rsid w:val="006D026E"/>
    <w:rsid w:val="006D1060"/>
    <w:rsid w:val="006D79B9"/>
    <w:rsid w:val="006E0640"/>
    <w:rsid w:val="006E4A9B"/>
    <w:rsid w:val="006E5114"/>
    <w:rsid w:val="006E7B73"/>
    <w:rsid w:val="006F26BC"/>
    <w:rsid w:val="006F7A12"/>
    <w:rsid w:val="007007DA"/>
    <w:rsid w:val="007009B8"/>
    <w:rsid w:val="00700D37"/>
    <w:rsid w:val="00707281"/>
    <w:rsid w:val="007120FD"/>
    <w:rsid w:val="00715FDF"/>
    <w:rsid w:val="00730F6C"/>
    <w:rsid w:val="00731576"/>
    <w:rsid w:val="007317DF"/>
    <w:rsid w:val="0073637C"/>
    <w:rsid w:val="007419DD"/>
    <w:rsid w:val="00742656"/>
    <w:rsid w:val="007456DA"/>
    <w:rsid w:val="00747569"/>
    <w:rsid w:val="00755F3D"/>
    <w:rsid w:val="00764893"/>
    <w:rsid w:val="00765D0C"/>
    <w:rsid w:val="00765D44"/>
    <w:rsid w:val="00766AA4"/>
    <w:rsid w:val="00766D3B"/>
    <w:rsid w:val="0078192C"/>
    <w:rsid w:val="00785F98"/>
    <w:rsid w:val="00791D32"/>
    <w:rsid w:val="00793329"/>
    <w:rsid w:val="00794496"/>
    <w:rsid w:val="007A1F64"/>
    <w:rsid w:val="007A2F65"/>
    <w:rsid w:val="007A3C87"/>
    <w:rsid w:val="007A693C"/>
    <w:rsid w:val="007B0644"/>
    <w:rsid w:val="007B2202"/>
    <w:rsid w:val="007B60D8"/>
    <w:rsid w:val="007C3B4A"/>
    <w:rsid w:val="007D0F6B"/>
    <w:rsid w:val="007D26D0"/>
    <w:rsid w:val="007D54DC"/>
    <w:rsid w:val="007D5981"/>
    <w:rsid w:val="007E5AAD"/>
    <w:rsid w:val="007E5ADC"/>
    <w:rsid w:val="007F24B6"/>
    <w:rsid w:val="00802BFB"/>
    <w:rsid w:val="008031EF"/>
    <w:rsid w:val="00805785"/>
    <w:rsid w:val="00806635"/>
    <w:rsid w:val="008122AA"/>
    <w:rsid w:val="008161D3"/>
    <w:rsid w:val="00821E61"/>
    <w:rsid w:val="00827FE4"/>
    <w:rsid w:val="00841EF7"/>
    <w:rsid w:val="008433D4"/>
    <w:rsid w:val="0084564A"/>
    <w:rsid w:val="00845F5D"/>
    <w:rsid w:val="008465C1"/>
    <w:rsid w:val="00852337"/>
    <w:rsid w:val="00852648"/>
    <w:rsid w:val="00855047"/>
    <w:rsid w:val="0086141A"/>
    <w:rsid w:val="008735BF"/>
    <w:rsid w:val="0088411C"/>
    <w:rsid w:val="00885533"/>
    <w:rsid w:val="00890F5E"/>
    <w:rsid w:val="008953CE"/>
    <w:rsid w:val="008962DB"/>
    <w:rsid w:val="008A3D35"/>
    <w:rsid w:val="008A5AC3"/>
    <w:rsid w:val="008B7CC2"/>
    <w:rsid w:val="008C5256"/>
    <w:rsid w:val="008C6730"/>
    <w:rsid w:val="008C69A1"/>
    <w:rsid w:val="008C6E11"/>
    <w:rsid w:val="008C7774"/>
    <w:rsid w:val="008D0EC7"/>
    <w:rsid w:val="008D4F0C"/>
    <w:rsid w:val="008D7302"/>
    <w:rsid w:val="008F0F98"/>
    <w:rsid w:val="008F1E30"/>
    <w:rsid w:val="008F4E4D"/>
    <w:rsid w:val="009003E2"/>
    <w:rsid w:val="0090162F"/>
    <w:rsid w:val="00902787"/>
    <w:rsid w:val="00902D76"/>
    <w:rsid w:val="009058B1"/>
    <w:rsid w:val="00907D95"/>
    <w:rsid w:val="00916FD6"/>
    <w:rsid w:val="00917101"/>
    <w:rsid w:val="009178B8"/>
    <w:rsid w:val="009214C9"/>
    <w:rsid w:val="00934F3A"/>
    <w:rsid w:val="00937155"/>
    <w:rsid w:val="00943DC1"/>
    <w:rsid w:val="00951E63"/>
    <w:rsid w:val="009533DB"/>
    <w:rsid w:val="00954A12"/>
    <w:rsid w:val="00955BA2"/>
    <w:rsid w:val="009761D1"/>
    <w:rsid w:val="00976D1A"/>
    <w:rsid w:val="009830CE"/>
    <w:rsid w:val="00983861"/>
    <w:rsid w:val="00983D4E"/>
    <w:rsid w:val="0099085E"/>
    <w:rsid w:val="009927E6"/>
    <w:rsid w:val="00994B99"/>
    <w:rsid w:val="00996C3A"/>
    <w:rsid w:val="00997434"/>
    <w:rsid w:val="009A2788"/>
    <w:rsid w:val="009A2BD9"/>
    <w:rsid w:val="009A4A35"/>
    <w:rsid w:val="009A649D"/>
    <w:rsid w:val="009B16E2"/>
    <w:rsid w:val="009C02F6"/>
    <w:rsid w:val="009C5544"/>
    <w:rsid w:val="009D06B0"/>
    <w:rsid w:val="009D280D"/>
    <w:rsid w:val="009D7830"/>
    <w:rsid w:val="009E713F"/>
    <w:rsid w:val="00A028CD"/>
    <w:rsid w:val="00A10C0E"/>
    <w:rsid w:val="00A13EDE"/>
    <w:rsid w:val="00A16720"/>
    <w:rsid w:val="00A1799A"/>
    <w:rsid w:val="00A34064"/>
    <w:rsid w:val="00A35715"/>
    <w:rsid w:val="00A35A48"/>
    <w:rsid w:val="00A409FA"/>
    <w:rsid w:val="00A4231F"/>
    <w:rsid w:val="00A50D44"/>
    <w:rsid w:val="00A51F71"/>
    <w:rsid w:val="00A53802"/>
    <w:rsid w:val="00A749F6"/>
    <w:rsid w:val="00A778A3"/>
    <w:rsid w:val="00A85DDF"/>
    <w:rsid w:val="00A93471"/>
    <w:rsid w:val="00A969F1"/>
    <w:rsid w:val="00AA06E4"/>
    <w:rsid w:val="00AA1DB6"/>
    <w:rsid w:val="00AC01C9"/>
    <w:rsid w:val="00AC65CC"/>
    <w:rsid w:val="00AD262D"/>
    <w:rsid w:val="00AD75C8"/>
    <w:rsid w:val="00AD773B"/>
    <w:rsid w:val="00AE45A7"/>
    <w:rsid w:val="00AE5433"/>
    <w:rsid w:val="00AF20B4"/>
    <w:rsid w:val="00AF367A"/>
    <w:rsid w:val="00AF3E57"/>
    <w:rsid w:val="00B00C74"/>
    <w:rsid w:val="00B010AC"/>
    <w:rsid w:val="00B15EFB"/>
    <w:rsid w:val="00B221AB"/>
    <w:rsid w:val="00B30477"/>
    <w:rsid w:val="00B3326B"/>
    <w:rsid w:val="00B33D11"/>
    <w:rsid w:val="00B42320"/>
    <w:rsid w:val="00B4288A"/>
    <w:rsid w:val="00B458D7"/>
    <w:rsid w:val="00B46BBE"/>
    <w:rsid w:val="00B5500D"/>
    <w:rsid w:val="00B606AA"/>
    <w:rsid w:val="00B617C4"/>
    <w:rsid w:val="00B63A6F"/>
    <w:rsid w:val="00B673B0"/>
    <w:rsid w:val="00B71260"/>
    <w:rsid w:val="00B71F3B"/>
    <w:rsid w:val="00B77900"/>
    <w:rsid w:val="00B8242F"/>
    <w:rsid w:val="00B847E0"/>
    <w:rsid w:val="00B84E9D"/>
    <w:rsid w:val="00B8778E"/>
    <w:rsid w:val="00B87909"/>
    <w:rsid w:val="00B94D27"/>
    <w:rsid w:val="00B973C6"/>
    <w:rsid w:val="00B97CB9"/>
    <w:rsid w:val="00BA0B64"/>
    <w:rsid w:val="00BA1407"/>
    <w:rsid w:val="00BB0F49"/>
    <w:rsid w:val="00BB1C3B"/>
    <w:rsid w:val="00BC7BD0"/>
    <w:rsid w:val="00BD15D1"/>
    <w:rsid w:val="00BD1FA9"/>
    <w:rsid w:val="00BD27C7"/>
    <w:rsid w:val="00BD49C3"/>
    <w:rsid w:val="00BD61FD"/>
    <w:rsid w:val="00BE4560"/>
    <w:rsid w:val="00BE723E"/>
    <w:rsid w:val="00BF359A"/>
    <w:rsid w:val="00BF5953"/>
    <w:rsid w:val="00C02B13"/>
    <w:rsid w:val="00C04653"/>
    <w:rsid w:val="00C06968"/>
    <w:rsid w:val="00C167F5"/>
    <w:rsid w:val="00C21838"/>
    <w:rsid w:val="00C23A51"/>
    <w:rsid w:val="00C24395"/>
    <w:rsid w:val="00C245A9"/>
    <w:rsid w:val="00C27018"/>
    <w:rsid w:val="00C3663A"/>
    <w:rsid w:val="00C43EE9"/>
    <w:rsid w:val="00C4455A"/>
    <w:rsid w:val="00C459FC"/>
    <w:rsid w:val="00C5294C"/>
    <w:rsid w:val="00C54006"/>
    <w:rsid w:val="00C6657F"/>
    <w:rsid w:val="00C74669"/>
    <w:rsid w:val="00C7776D"/>
    <w:rsid w:val="00C8416F"/>
    <w:rsid w:val="00C90C36"/>
    <w:rsid w:val="00CA1ACA"/>
    <w:rsid w:val="00CA1C9B"/>
    <w:rsid w:val="00CA4564"/>
    <w:rsid w:val="00CA4851"/>
    <w:rsid w:val="00CA654D"/>
    <w:rsid w:val="00CA6D42"/>
    <w:rsid w:val="00CA78A5"/>
    <w:rsid w:val="00CB1106"/>
    <w:rsid w:val="00CB64A2"/>
    <w:rsid w:val="00CC6E44"/>
    <w:rsid w:val="00CD0752"/>
    <w:rsid w:val="00CD3BFD"/>
    <w:rsid w:val="00CD3C12"/>
    <w:rsid w:val="00CD56FD"/>
    <w:rsid w:val="00CD60AA"/>
    <w:rsid w:val="00CE0898"/>
    <w:rsid w:val="00CE139E"/>
    <w:rsid w:val="00CE45A6"/>
    <w:rsid w:val="00CE550F"/>
    <w:rsid w:val="00CE64D7"/>
    <w:rsid w:val="00CF6481"/>
    <w:rsid w:val="00D10EDB"/>
    <w:rsid w:val="00D1324C"/>
    <w:rsid w:val="00D2384E"/>
    <w:rsid w:val="00D30E56"/>
    <w:rsid w:val="00D3148C"/>
    <w:rsid w:val="00D31670"/>
    <w:rsid w:val="00D36E37"/>
    <w:rsid w:val="00D41842"/>
    <w:rsid w:val="00D41DF6"/>
    <w:rsid w:val="00D51EC8"/>
    <w:rsid w:val="00D52716"/>
    <w:rsid w:val="00D52997"/>
    <w:rsid w:val="00D54223"/>
    <w:rsid w:val="00D54BE5"/>
    <w:rsid w:val="00D61B18"/>
    <w:rsid w:val="00D634F2"/>
    <w:rsid w:val="00D65065"/>
    <w:rsid w:val="00D67A1C"/>
    <w:rsid w:val="00D73490"/>
    <w:rsid w:val="00D73C10"/>
    <w:rsid w:val="00D8204F"/>
    <w:rsid w:val="00D82E2E"/>
    <w:rsid w:val="00D84CE7"/>
    <w:rsid w:val="00D86E61"/>
    <w:rsid w:val="00D872C7"/>
    <w:rsid w:val="00DA3397"/>
    <w:rsid w:val="00DC0CF3"/>
    <w:rsid w:val="00DC2399"/>
    <w:rsid w:val="00DC4EEF"/>
    <w:rsid w:val="00DC5FB1"/>
    <w:rsid w:val="00DC694F"/>
    <w:rsid w:val="00DD0578"/>
    <w:rsid w:val="00DD1996"/>
    <w:rsid w:val="00DD2EE9"/>
    <w:rsid w:val="00DE402B"/>
    <w:rsid w:val="00DF21C2"/>
    <w:rsid w:val="00DF5253"/>
    <w:rsid w:val="00DF5C64"/>
    <w:rsid w:val="00E02EE4"/>
    <w:rsid w:val="00E058D5"/>
    <w:rsid w:val="00E05D36"/>
    <w:rsid w:val="00E163F0"/>
    <w:rsid w:val="00E16E5E"/>
    <w:rsid w:val="00E2279D"/>
    <w:rsid w:val="00E24104"/>
    <w:rsid w:val="00E30106"/>
    <w:rsid w:val="00E44010"/>
    <w:rsid w:val="00E52EDE"/>
    <w:rsid w:val="00E54B49"/>
    <w:rsid w:val="00E67FDE"/>
    <w:rsid w:val="00E70213"/>
    <w:rsid w:val="00E77A62"/>
    <w:rsid w:val="00E81542"/>
    <w:rsid w:val="00E830B9"/>
    <w:rsid w:val="00E87E1C"/>
    <w:rsid w:val="00E91C71"/>
    <w:rsid w:val="00E9471A"/>
    <w:rsid w:val="00E97BE8"/>
    <w:rsid w:val="00EA0214"/>
    <w:rsid w:val="00EA7401"/>
    <w:rsid w:val="00EB0529"/>
    <w:rsid w:val="00EB0CFE"/>
    <w:rsid w:val="00EB0D30"/>
    <w:rsid w:val="00EC370C"/>
    <w:rsid w:val="00EC3965"/>
    <w:rsid w:val="00EC6427"/>
    <w:rsid w:val="00EC6EE7"/>
    <w:rsid w:val="00EC74C1"/>
    <w:rsid w:val="00ED405B"/>
    <w:rsid w:val="00ED67D9"/>
    <w:rsid w:val="00EE0B10"/>
    <w:rsid w:val="00EE3CAD"/>
    <w:rsid w:val="00EF0FC8"/>
    <w:rsid w:val="00EF6FBA"/>
    <w:rsid w:val="00F03E20"/>
    <w:rsid w:val="00F058BF"/>
    <w:rsid w:val="00F07ABC"/>
    <w:rsid w:val="00F07BEE"/>
    <w:rsid w:val="00F108E9"/>
    <w:rsid w:val="00F119C6"/>
    <w:rsid w:val="00F14E54"/>
    <w:rsid w:val="00F16FF7"/>
    <w:rsid w:val="00F342ED"/>
    <w:rsid w:val="00F35148"/>
    <w:rsid w:val="00F3604D"/>
    <w:rsid w:val="00F4050C"/>
    <w:rsid w:val="00F5103B"/>
    <w:rsid w:val="00F569A5"/>
    <w:rsid w:val="00F63CCF"/>
    <w:rsid w:val="00F666C8"/>
    <w:rsid w:val="00F71317"/>
    <w:rsid w:val="00F7361D"/>
    <w:rsid w:val="00F75A0D"/>
    <w:rsid w:val="00F826A8"/>
    <w:rsid w:val="00F87E72"/>
    <w:rsid w:val="00F91C5A"/>
    <w:rsid w:val="00F96C64"/>
    <w:rsid w:val="00F97FFD"/>
    <w:rsid w:val="00FA0500"/>
    <w:rsid w:val="00FB0E2D"/>
    <w:rsid w:val="00FB7432"/>
    <w:rsid w:val="00FC095D"/>
    <w:rsid w:val="00FC2D21"/>
    <w:rsid w:val="00FC60E3"/>
    <w:rsid w:val="00FD03D0"/>
    <w:rsid w:val="00FD5DE8"/>
    <w:rsid w:val="00FE3893"/>
    <w:rsid w:val="00FE755C"/>
    <w:rsid w:val="00FF015A"/>
    <w:rsid w:val="00FF0DDD"/>
    <w:rsid w:val="00FF1B9B"/>
    <w:rsid w:val="00FF245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1EAF9"/>
  <w15:chartTrackingRefBased/>
  <w15:docId w15:val="{3F38E94E-272F-FE47-8376-5E8F0A83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5AD5"/>
    <w:pPr>
      <w:ind w:left="720"/>
      <w:contextualSpacing/>
    </w:pPr>
  </w:style>
  <w:style w:type="paragraph" w:customStyle="1" w:styleId="EndNoteBibliographyTitle">
    <w:name w:val="EndNote Bibliography Title"/>
    <w:basedOn w:val="Normal"/>
    <w:link w:val="EndNoteBibliographyTitleChar"/>
    <w:rsid w:val="007C3B4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C3B4A"/>
    <w:rPr>
      <w:rFonts w:ascii="Calibri" w:hAnsi="Calibri" w:cs="Calibri"/>
    </w:rPr>
  </w:style>
  <w:style w:type="paragraph" w:customStyle="1" w:styleId="EndNoteBibliography">
    <w:name w:val="EndNote Bibliography"/>
    <w:basedOn w:val="Normal"/>
    <w:link w:val="EndNoteBibliographyChar"/>
    <w:rsid w:val="007C3B4A"/>
    <w:rPr>
      <w:rFonts w:ascii="Calibri" w:hAnsi="Calibri" w:cs="Calibri"/>
    </w:rPr>
  </w:style>
  <w:style w:type="character" w:customStyle="1" w:styleId="EndNoteBibliographyChar">
    <w:name w:val="EndNote Bibliography Char"/>
    <w:basedOn w:val="DefaultParagraphFont"/>
    <w:link w:val="EndNoteBibliography"/>
    <w:rsid w:val="007C3B4A"/>
    <w:rPr>
      <w:rFonts w:ascii="Calibri" w:hAnsi="Calibri" w:cs="Calibri"/>
    </w:rPr>
  </w:style>
  <w:style w:type="character" w:styleId="Hyperlink">
    <w:name w:val="Hyperlink"/>
    <w:basedOn w:val="DefaultParagraphFont"/>
    <w:uiPriority w:val="99"/>
    <w:unhideWhenUsed/>
    <w:rsid w:val="00A34064"/>
    <w:rPr>
      <w:color w:val="0563C1" w:themeColor="hyperlink"/>
      <w:u w:val="single"/>
    </w:rPr>
  </w:style>
  <w:style w:type="character" w:styleId="UnresolvedMention">
    <w:name w:val="Unresolved Mention"/>
    <w:basedOn w:val="DefaultParagraphFont"/>
    <w:uiPriority w:val="99"/>
    <w:semiHidden/>
    <w:unhideWhenUsed/>
    <w:rsid w:val="00A34064"/>
    <w:rPr>
      <w:color w:val="605E5C"/>
      <w:shd w:val="clear" w:color="auto" w:fill="E1DFDD"/>
    </w:rPr>
  </w:style>
  <w:style w:type="character" w:styleId="CommentReference">
    <w:name w:val="annotation reference"/>
    <w:basedOn w:val="DefaultParagraphFont"/>
    <w:uiPriority w:val="99"/>
    <w:semiHidden/>
    <w:unhideWhenUsed/>
    <w:rsid w:val="00F07BEE"/>
    <w:rPr>
      <w:sz w:val="16"/>
      <w:szCs w:val="16"/>
    </w:rPr>
  </w:style>
  <w:style w:type="paragraph" w:styleId="CommentText">
    <w:name w:val="annotation text"/>
    <w:basedOn w:val="Normal"/>
    <w:link w:val="CommentTextChar"/>
    <w:uiPriority w:val="99"/>
    <w:semiHidden/>
    <w:unhideWhenUsed/>
    <w:rsid w:val="00F07BEE"/>
    <w:rPr>
      <w:sz w:val="20"/>
      <w:szCs w:val="20"/>
    </w:rPr>
  </w:style>
  <w:style w:type="character" w:customStyle="1" w:styleId="CommentTextChar">
    <w:name w:val="Comment Text Char"/>
    <w:basedOn w:val="DefaultParagraphFont"/>
    <w:link w:val="CommentText"/>
    <w:uiPriority w:val="99"/>
    <w:semiHidden/>
    <w:rsid w:val="00F07BEE"/>
    <w:rPr>
      <w:sz w:val="20"/>
      <w:szCs w:val="20"/>
    </w:rPr>
  </w:style>
  <w:style w:type="paragraph" w:styleId="CommentSubject">
    <w:name w:val="annotation subject"/>
    <w:basedOn w:val="CommentText"/>
    <w:next w:val="CommentText"/>
    <w:link w:val="CommentSubjectChar"/>
    <w:uiPriority w:val="99"/>
    <w:semiHidden/>
    <w:unhideWhenUsed/>
    <w:rsid w:val="00F07BEE"/>
    <w:rPr>
      <w:b/>
      <w:bCs/>
    </w:rPr>
  </w:style>
  <w:style w:type="character" w:customStyle="1" w:styleId="CommentSubjectChar">
    <w:name w:val="Comment Subject Char"/>
    <w:basedOn w:val="CommentTextChar"/>
    <w:link w:val="CommentSubject"/>
    <w:uiPriority w:val="99"/>
    <w:semiHidden/>
    <w:rsid w:val="00F07BEE"/>
    <w:rPr>
      <w:b/>
      <w:bCs/>
      <w:sz w:val="20"/>
      <w:szCs w:val="20"/>
    </w:rPr>
  </w:style>
  <w:style w:type="paragraph" w:styleId="BalloonText">
    <w:name w:val="Balloon Text"/>
    <w:basedOn w:val="Normal"/>
    <w:link w:val="BalloonTextChar"/>
    <w:uiPriority w:val="99"/>
    <w:semiHidden/>
    <w:unhideWhenUsed/>
    <w:rsid w:val="00F07B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7BEE"/>
    <w:rPr>
      <w:rFonts w:ascii="Segoe UI" w:hAnsi="Segoe UI" w:cs="Segoe UI"/>
      <w:sz w:val="18"/>
      <w:szCs w:val="18"/>
    </w:rPr>
  </w:style>
  <w:style w:type="character" w:styleId="PlaceholderText">
    <w:name w:val="Placeholder Text"/>
    <w:basedOn w:val="DefaultParagraphFont"/>
    <w:uiPriority w:val="99"/>
    <w:semiHidden/>
    <w:rsid w:val="00370EE4"/>
    <w:rPr>
      <w:color w:val="808080"/>
    </w:rPr>
  </w:style>
  <w:style w:type="paragraph" w:styleId="Revision">
    <w:name w:val="Revision"/>
    <w:hidden/>
    <w:uiPriority w:val="99"/>
    <w:semiHidden/>
    <w:rsid w:val="002936C6"/>
  </w:style>
  <w:style w:type="character" w:styleId="FollowedHyperlink">
    <w:name w:val="FollowedHyperlink"/>
    <w:basedOn w:val="DefaultParagraphFont"/>
    <w:uiPriority w:val="99"/>
    <w:semiHidden/>
    <w:unhideWhenUsed/>
    <w:rsid w:val="001D4A2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5911">
      <w:bodyDiv w:val="1"/>
      <w:marLeft w:val="0"/>
      <w:marRight w:val="0"/>
      <w:marTop w:val="0"/>
      <w:marBottom w:val="0"/>
      <w:divBdr>
        <w:top w:val="none" w:sz="0" w:space="0" w:color="auto"/>
        <w:left w:val="none" w:sz="0" w:space="0" w:color="auto"/>
        <w:bottom w:val="none" w:sz="0" w:space="0" w:color="auto"/>
        <w:right w:val="none" w:sz="0" w:space="0" w:color="auto"/>
      </w:divBdr>
    </w:div>
    <w:div w:id="392774926">
      <w:bodyDiv w:val="1"/>
      <w:marLeft w:val="0"/>
      <w:marRight w:val="0"/>
      <w:marTop w:val="0"/>
      <w:marBottom w:val="0"/>
      <w:divBdr>
        <w:top w:val="none" w:sz="0" w:space="0" w:color="auto"/>
        <w:left w:val="none" w:sz="0" w:space="0" w:color="auto"/>
        <w:bottom w:val="none" w:sz="0" w:space="0" w:color="auto"/>
        <w:right w:val="none" w:sz="0" w:space="0" w:color="auto"/>
      </w:divBdr>
    </w:div>
    <w:div w:id="642853818">
      <w:bodyDiv w:val="1"/>
      <w:marLeft w:val="0"/>
      <w:marRight w:val="0"/>
      <w:marTop w:val="0"/>
      <w:marBottom w:val="0"/>
      <w:divBdr>
        <w:top w:val="none" w:sz="0" w:space="0" w:color="auto"/>
        <w:left w:val="none" w:sz="0" w:space="0" w:color="auto"/>
        <w:bottom w:val="none" w:sz="0" w:space="0" w:color="auto"/>
        <w:right w:val="none" w:sz="0" w:space="0" w:color="auto"/>
      </w:divBdr>
      <w:divsChild>
        <w:div w:id="115024432">
          <w:marLeft w:val="0"/>
          <w:marRight w:val="0"/>
          <w:marTop w:val="0"/>
          <w:marBottom w:val="0"/>
          <w:divBdr>
            <w:top w:val="none" w:sz="0" w:space="0" w:color="auto"/>
            <w:left w:val="none" w:sz="0" w:space="0" w:color="auto"/>
            <w:bottom w:val="none" w:sz="0" w:space="0" w:color="auto"/>
            <w:right w:val="none" w:sz="0" w:space="0" w:color="auto"/>
          </w:divBdr>
          <w:divsChild>
            <w:div w:id="13788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hyperlink" Target="https://www.olink.com/content/uploads/2021/09/olink-white-paper-pea-a-high-multiplex-immunoassay-technology-with-qpcr-or-ngs-readout-v1.0.pdf" TargetMode="External"/><Relationship Id="rId23"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olink.com/content/uploads/2022/04/data-analysis-npx-manager.pdf"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9D2F4-4268-4788-B9A0-9A1BCE71D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372</Words>
  <Characters>2492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pman, Maia</dc:creator>
  <cp:keywords/>
  <dc:description/>
  <cp:lastModifiedBy>Sydney D'Amaddio</cp:lastModifiedBy>
  <cp:revision>2</cp:revision>
  <dcterms:created xsi:type="dcterms:W3CDTF">2024-03-28T01:07:00Z</dcterms:created>
  <dcterms:modified xsi:type="dcterms:W3CDTF">2024-03-28T01:07:00Z</dcterms:modified>
</cp:coreProperties>
</file>